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C6108" w14:textId="77777777" w:rsidR="00B109E7" w:rsidRPr="004554F6" w:rsidRDefault="00C63FD8">
      <w:pPr>
        <w:rPr>
          <w:sz w:val="28"/>
          <w:szCs w:val="28"/>
        </w:rPr>
      </w:pPr>
      <w:r w:rsidRPr="000A4F0F">
        <w:rPr>
          <w:b/>
          <w:sz w:val="36"/>
          <w:szCs w:val="36"/>
        </w:rPr>
        <w:t>Predictive Processing and temporal predictability in visual domain</w:t>
      </w:r>
      <w:r w:rsidRPr="004554F6">
        <w:rPr>
          <w:sz w:val="28"/>
          <w:szCs w:val="28"/>
        </w:rPr>
        <w:t xml:space="preserve">. </w:t>
      </w:r>
    </w:p>
    <w:p w14:paraId="719C4CC3" w14:textId="77777777" w:rsidR="00F40102" w:rsidRPr="004554F6" w:rsidRDefault="00F40102">
      <w:pPr>
        <w:rPr>
          <w:sz w:val="28"/>
          <w:szCs w:val="28"/>
        </w:rPr>
      </w:pPr>
    </w:p>
    <w:p w14:paraId="1439BE6B" w14:textId="7732AEA8" w:rsidR="00F40102" w:rsidRPr="004554F6" w:rsidRDefault="00F40102">
      <w:pPr>
        <w:rPr>
          <w:sz w:val="28"/>
          <w:szCs w:val="28"/>
        </w:rPr>
      </w:pPr>
      <w:r w:rsidRPr="004554F6">
        <w:rPr>
          <w:sz w:val="28"/>
          <w:szCs w:val="28"/>
        </w:rPr>
        <w:t xml:space="preserve">Sanjeev Nara </w:t>
      </w:r>
      <w:r w:rsidRPr="004554F6">
        <w:rPr>
          <w:sz w:val="28"/>
          <w:szCs w:val="28"/>
          <w:vertAlign w:val="superscript"/>
        </w:rPr>
        <w:t xml:space="preserve">1 </w:t>
      </w:r>
      <w:r w:rsidRPr="004554F6">
        <w:rPr>
          <w:sz w:val="28"/>
          <w:szCs w:val="28"/>
        </w:rPr>
        <w:t xml:space="preserve">Mikel Lizarazzu </w:t>
      </w:r>
      <w:r w:rsidRPr="004554F6">
        <w:rPr>
          <w:sz w:val="28"/>
          <w:szCs w:val="28"/>
          <w:vertAlign w:val="superscript"/>
        </w:rPr>
        <w:t xml:space="preserve">1 </w:t>
      </w:r>
      <w:r w:rsidRPr="004554F6">
        <w:rPr>
          <w:sz w:val="28"/>
          <w:szCs w:val="28"/>
        </w:rPr>
        <w:t xml:space="preserve">Craig Richter </w:t>
      </w:r>
      <w:r w:rsidRPr="004554F6">
        <w:rPr>
          <w:sz w:val="28"/>
          <w:szCs w:val="28"/>
          <w:vertAlign w:val="superscript"/>
        </w:rPr>
        <w:t>1</w:t>
      </w:r>
      <w:r w:rsidRPr="004554F6">
        <w:rPr>
          <w:sz w:val="28"/>
          <w:szCs w:val="28"/>
        </w:rPr>
        <w:t xml:space="preserve"> Diana Dima </w:t>
      </w:r>
      <w:r w:rsidRPr="004554F6">
        <w:rPr>
          <w:sz w:val="28"/>
          <w:szCs w:val="28"/>
          <w:vertAlign w:val="superscript"/>
        </w:rPr>
        <w:t>4</w:t>
      </w:r>
      <w:r w:rsidRPr="004554F6">
        <w:rPr>
          <w:sz w:val="28"/>
          <w:szCs w:val="28"/>
        </w:rPr>
        <w:t xml:space="preserve"> Radoslaw Martin Cichy </w:t>
      </w:r>
      <w:r w:rsidRPr="004554F6">
        <w:rPr>
          <w:sz w:val="28"/>
          <w:szCs w:val="28"/>
          <w:vertAlign w:val="superscript"/>
        </w:rPr>
        <w:t>3</w:t>
      </w:r>
      <w:r w:rsidRPr="004554F6">
        <w:rPr>
          <w:sz w:val="28"/>
          <w:szCs w:val="28"/>
        </w:rPr>
        <w:t xml:space="preserve"> Mathieu Bourguignon </w:t>
      </w:r>
      <w:r w:rsidRPr="004554F6">
        <w:rPr>
          <w:sz w:val="28"/>
          <w:szCs w:val="28"/>
          <w:vertAlign w:val="superscript"/>
        </w:rPr>
        <w:t>1,2</w:t>
      </w:r>
      <w:r w:rsidRPr="004554F6">
        <w:rPr>
          <w:sz w:val="28"/>
          <w:szCs w:val="28"/>
        </w:rPr>
        <w:t xml:space="preserve"> Nicola Molinaro </w:t>
      </w:r>
      <w:r w:rsidRPr="004554F6">
        <w:rPr>
          <w:sz w:val="28"/>
          <w:szCs w:val="28"/>
          <w:vertAlign w:val="superscript"/>
        </w:rPr>
        <w:t>1</w:t>
      </w:r>
    </w:p>
    <w:p w14:paraId="59236A6A" w14:textId="77777777" w:rsidR="00B109E7" w:rsidRPr="004554F6" w:rsidRDefault="00B109E7">
      <w:pPr>
        <w:rPr>
          <w:sz w:val="28"/>
          <w:szCs w:val="28"/>
        </w:rPr>
      </w:pPr>
    </w:p>
    <w:p w14:paraId="6E636255" w14:textId="0D5EA7D6" w:rsidR="00F40102" w:rsidRPr="004554F6" w:rsidRDefault="00F40102" w:rsidP="00F40102">
      <w:pPr>
        <w:pStyle w:val="ListParagraph"/>
        <w:numPr>
          <w:ilvl w:val="0"/>
          <w:numId w:val="1"/>
        </w:numPr>
        <w:rPr>
          <w:sz w:val="28"/>
          <w:szCs w:val="28"/>
        </w:rPr>
      </w:pPr>
      <w:r w:rsidRPr="004554F6">
        <w:rPr>
          <w:sz w:val="28"/>
          <w:szCs w:val="28"/>
        </w:rPr>
        <w:t>Basque Center for Cognition, Brain and Language , San Sebastian, Spain</w:t>
      </w:r>
    </w:p>
    <w:p w14:paraId="647F9406" w14:textId="6D0E3C28" w:rsidR="00F40102" w:rsidRPr="004554F6" w:rsidRDefault="00F40102" w:rsidP="00F40102">
      <w:pPr>
        <w:pStyle w:val="ListParagraph"/>
        <w:numPr>
          <w:ilvl w:val="0"/>
          <w:numId w:val="1"/>
        </w:numPr>
        <w:rPr>
          <w:sz w:val="28"/>
          <w:szCs w:val="28"/>
        </w:rPr>
      </w:pPr>
      <w:r w:rsidRPr="004554F6">
        <w:rPr>
          <w:sz w:val="28"/>
          <w:szCs w:val="28"/>
        </w:rPr>
        <w:t>Laboratoire de Cartographie fonctionelle du Cerveau, UNI – ULB Neuroscience Institute, Université libre de Bruxelles (ULB), Brussels, Belgium</w:t>
      </w:r>
    </w:p>
    <w:p w14:paraId="15068E5E" w14:textId="77777777" w:rsidR="00F40102" w:rsidRPr="004554F6" w:rsidRDefault="00F40102" w:rsidP="00F40102">
      <w:pPr>
        <w:pStyle w:val="ListParagraph"/>
        <w:numPr>
          <w:ilvl w:val="0"/>
          <w:numId w:val="1"/>
        </w:numPr>
        <w:rPr>
          <w:sz w:val="28"/>
          <w:szCs w:val="28"/>
        </w:rPr>
      </w:pPr>
      <w:r w:rsidRPr="004554F6">
        <w:rPr>
          <w:sz w:val="28"/>
          <w:szCs w:val="28"/>
        </w:rPr>
        <w:t>Department of Education and Psychology, Free University Berlin, Berlin, Germany</w:t>
      </w:r>
    </w:p>
    <w:p w14:paraId="5626C6E9" w14:textId="3C591CF8" w:rsidR="00F40102" w:rsidRPr="004554F6" w:rsidRDefault="00F40102" w:rsidP="00F40102">
      <w:pPr>
        <w:pStyle w:val="ListParagraph"/>
        <w:numPr>
          <w:ilvl w:val="0"/>
          <w:numId w:val="1"/>
        </w:numPr>
        <w:rPr>
          <w:sz w:val="28"/>
          <w:szCs w:val="28"/>
        </w:rPr>
      </w:pPr>
      <w:r w:rsidRPr="004554F6">
        <w:rPr>
          <w:sz w:val="28"/>
          <w:szCs w:val="28"/>
        </w:rPr>
        <w:t>John Hopkins University, Baltimore , USA</w:t>
      </w:r>
    </w:p>
    <w:p w14:paraId="3EB63DAC" w14:textId="77777777" w:rsidR="00B109E7" w:rsidRPr="004554F6" w:rsidRDefault="00B109E7">
      <w:pPr>
        <w:rPr>
          <w:b/>
          <w:sz w:val="28"/>
          <w:szCs w:val="28"/>
        </w:rPr>
      </w:pPr>
    </w:p>
    <w:p w14:paraId="7068CF2A" w14:textId="77777777" w:rsidR="00B109E7" w:rsidRPr="004554F6" w:rsidRDefault="00C63FD8">
      <w:pPr>
        <w:jc w:val="both"/>
        <w:rPr>
          <w:b/>
          <w:sz w:val="28"/>
          <w:szCs w:val="28"/>
        </w:rPr>
      </w:pPr>
      <w:r w:rsidRPr="004554F6">
        <w:rPr>
          <w:b/>
          <w:sz w:val="28"/>
          <w:szCs w:val="28"/>
        </w:rPr>
        <w:t xml:space="preserve">Introduction : </w:t>
      </w:r>
    </w:p>
    <w:p w14:paraId="7FE07CBC" w14:textId="77777777" w:rsidR="00B109E7" w:rsidRPr="004554F6" w:rsidRDefault="00B109E7">
      <w:pPr>
        <w:jc w:val="both"/>
        <w:rPr>
          <w:b/>
          <w:sz w:val="28"/>
          <w:szCs w:val="28"/>
        </w:rPr>
      </w:pPr>
    </w:p>
    <w:p w14:paraId="4A0D2257" w14:textId="0CB9F030" w:rsidR="00B910E8" w:rsidRDefault="00C63FD8">
      <w:pPr>
        <w:jc w:val="both"/>
        <w:rPr>
          <w:sz w:val="28"/>
          <w:szCs w:val="28"/>
        </w:rPr>
      </w:pPr>
      <w:r w:rsidRPr="004554F6">
        <w:rPr>
          <w:sz w:val="28"/>
          <w:szCs w:val="28"/>
        </w:rPr>
        <w:t xml:space="preserve">Predictive processing is framework which explains how does the brain interacts with the external environment through sensory modalities. </w:t>
      </w:r>
      <w:r w:rsidR="00B910E8">
        <w:rPr>
          <w:sz w:val="28"/>
          <w:szCs w:val="28"/>
        </w:rPr>
        <w:t>The core idea behind all the predictive processing theories is that the brain predicts about the environment around it and develops a generative model. The model is constantly updated through the comparison of predicted and actual stimuli. This process follows a cortical hierarchy (processing hierarchy)</w:t>
      </w:r>
      <w:r w:rsidR="00562A4E">
        <w:rPr>
          <w:sz w:val="28"/>
          <w:szCs w:val="28"/>
        </w:rPr>
        <w:t xml:space="preserve">, </w:t>
      </w:r>
      <w:r w:rsidR="00B910E8">
        <w:rPr>
          <w:sz w:val="28"/>
          <w:szCs w:val="28"/>
        </w:rPr>
        <w:t xml:space="preserve">the higher order brain areas makes a prediction (top </w:t>
      </w:r>
      <w:r w:rsidR="000A4F0F">
        <w:rPr>
          <w:sz w:val="28"/>
          <w:szCs w:val="28"/>
        </w:rPr>
        <w:t>–</w:t>
      </w:r>
      <w:r w:rsidR="00B910E8">
        <w:rPr>
          <w:sz w:val="28"/>
          <w:szCs w:val="28"/>
        </w:rPr>
        <w:t xml:space="preserve"> down</w:t>
      </w:r>
      <w:r w:rsidR="000A4F0F">
        <w:rPr>
          <w:sz w:val="28"/>
          <w:szCs w:val="28"/>
        </w:rPr>
        <w:t xml:space="preserve"> descending activation</w:t>
      </w:r>
      <w:r w:rsidR="00B910E8">
        <w:rPr>
          <w:sz w:val="28"/>
          <w:szCs w:val="28"/>
        </w:rPr>
        <w:t>) and the lower order brain areas</w:t>
      </w:r>
      <w:r w:rsidR="000A4F0F">
        <w:rPr>
          <w:sz w:val="28"/>
          <w:szCs w:val="28"/>
        </w:rPr>
        <w:t xml:space="preserve"> (bottom up ascending activations)</w:t>
      </w:r>
      <w:r w:rsidR="00B910E8">
        <w:rPr>
          <w:sz w:val="28"/>
          <w:szCs w:val="28"/>
        </w:rPr>
        <w:t xml:space="preserve"> gets the actual stimuli input. The comparison between both the actual and predicted input is termed as prediction error and this error signal is used to update the internal model of environment around us </w:t>
      </w:r>
      <w:r w:rsidR="00B910E8">
        <w:rPr>
          <w:sz w:val="28"/>
          <w:szCs w:val="28"/>
        </w:rPr>
        <w:fldChar w:fldCharType="begin" w:fldLock="1"/>
      </w:r>
      <w:r w:rsidR="000A4F0F">
        <w:rPr>
          <w:sz w:val="28"/>
          <w:szCs w:val="28"/>
        </w:rPr>
        <w:instrText>ADDIN CSL_CITATION {"citationItems":[{"id":"ITEM-1","itemData":{"DOI":"10.1016/j.neuron.2018.10.003","ISSN":"10974199","abstract":"This perspective describes predictive processing as a computational framework for understanding cortical function in the context of emerging evidence, with a focus on sensory processing. We discuss how the predictive processing framework may be implemented at the level of cortical circuits and how its implementation could be falsified experimentally. Lastly, we summarize the general implications of predictive processing on cortical function in healthy and diseased states. In this perspective, Keller and Mrsic-Flogel describe the advantages of predictive processing as a computational framework for understanding cortical function in the context of emerging evidence with a focus on sensory processing.","author":[{"dropping-particle":"","family":"Keller","given":"Georg B.","non-dropping-particle":"","parse-names":false,"suffix":""},{"dropping-particle":"","family":"Mrsic-Flogel","given":"Thomas D.","non-dropping-particle":"","parse-names":false,"suffix":""}],"container-title":"Neuron","id":"ITEM-1","issue":"2","issued":{"date-parts":[["2018"]]},"page":"424-435","publisher":"Elsevier Inc.","title":"Predictive Processing: A Canonical Cortical Computation","type":"article-journal","volume":"100"},"uris":["http://www.mendeley.com/documents/?uuid=0b16b613-f84b-4848-bdb1-5fad672754c6"]}],"mendeley":{"formattedCitation":"[1]","plainTextFormattedCitation":"[1]","previouslyFormattedCitation":"[1]"},"properties":{"noteIndex":0},"schema":"https://github.com/citation-style-language/schema/raw/master/csl-citation.json"}</w:instrText>
      </w:r>
      <w:r w:rsidR="00B910E8">
        <w:rPr>
          <w:sz w:val="28"/>
          <w:szCs w:val="28"/>
        </w:rPr>
        <w:fldChar w:fldCharType="separate"/>
      </w:r>
      <w:r w:rsidR="00B910E8" w:rsidRPr="00B910E8">
        <w:rPr>
          <w:noProof/>
          <w:sz w:val="28"/>
          <w:szCs w:val="28"/>
        </w:rPr>
        <w:t>[1]</w:t>
      </w:r>
      <w:r w:rsidR="00B910E8">
        <w:rPr>
          <w:sz w:val="28"/>
          <w:szCs w:val="28"/>
        </w:rPr>
        <w:fldChar w:fldCharType="end"/>
      </w:r>
      <w:r w:rsidR="00B910E8">
        <w:rPr>
          <w:sz w:val="28"/>
          <w:szCs w:val="28"/>
        </w:rPr>
        <w:t xml:space="preserve">.  </w:t>
      </w:r>
    </w:p>
    <w:p w14:paraId="02D44B3B" w14:textId="77777777" w:rsidR="00B910E8" w:rsidRDefault="00B910E8">
      <w:pPr>
        <w:jc w:val="both"/>
        <w:rPr>
          <w:sz w:val="28"/>
          <w:szCs w:val="28"/>
        </w:rPr>
      </w:pPr>
    </w:p>
    <w:p w14:paraId="2556D84C" w14:textId="37EF7BFE" w:rsidR="00B910E8" w:rsidRDefault="000A4F0F">
      <w:pPr>
        <w:jc w:val="both"/>
        <w:rPr>
          <w:sz w:val="28"/>
          <w:szCs w:val="28"/>
        </w:rPr>
      </w:pPr>
      <w:r>
        <w:rPr>
          <w:sz w:val="28"/>
          <w:szCs w:val="28"/>
        </w:rPr>
        <w:t xml:space="preserve">This framework has also been termed by different names like predictive coding, hierarchal predictive coding </w:t>
      </w:r>
      <w:r w:rsidR="00FE13FE">
        <w:rPr>
          <w:sz w:val="28"/>
          <w:szCs w:val="28"/>
        </w:rPr>
        <w:t xml:space="preserve">etc </w:t>
      </w:r>
      <w:r>
        <w:rPr>
          <w:sz w:val="28"/>
          <w:szCs w:val="28"/>
        </w:rPr>
        <w:t xml:space="preserve">but the key elements remain the same </w:t>
      </w:r>
      <w:r w:rsidRPr="000A4F0F">
        <w:rPr>
          <w:i/>
          <w:sz w:val="28"/>
          <w:szCs w:val="28"/>
        </w:rPr>
        <w:t>“Prediction”</w:t>
      </w:r>
      <w:r>
        <w:rPr>
          <w:sz w:val="28"/>
          <w:szCs w:val="28"/>
        </w:rPr>
        <w:t xml:space="preserve"> and </w:t>
      </w:r>
      <w:r w:rsidRPr="000A4F0F">
        <w:rPr>
          <w:i/>
          <w:sz w:val="28"/>
          <w:szCs w:val="28"/>
        </w:rPr>
        <w:t>“Prediction errors”</w:t>
      </w:r>
      <w:r>
        <w:rPr>
          <w:sz w:val="28"/>
          <w:szCs w:val="28"/>
        </w:rPr>
        <w:t xml:space="preserve"> </w:t>
      </w:r>
      <w:r>
        <w:rPr>
          <w:sz w:val="28"/>
          <w:szCs w:val="28"/>
        </w:rPr>
        <w:fldChar w:fldCharType="begin" w:fldLock="1"/>
      </w:r>
      <w:r w:rsidR="00AA4238">
        <w:rPr>
          <w:sz w:val="28"/>
          <w:szCs w:val="28"/>
        </w:rPr>
        <w:instrText>ADDIN CSL_CITATION {"citationItems":[{"id":"ITEM-1","itemData":{"DOI":"10.1098/rstb.2005.1622","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arl","non-dropping-particle":"","parse-names":false,"suffix":""}],"container-title":"Philosophical Transactions of the Royal Society B: Biological Sciences","id":"ITEM-1","issue":"1456","issued":{"date-parts":[["2005"]]},"page":"815-836","title":"A theory of cortical responses","type":"article-journal","volume":"360"},"uris":["http://www.mendeley.com/documents/?uuid=eb1cb7d2-c981-4c3d-8553-911a5870a241"]},{"id":"ITEM-2","itemData":{"DOI":"10.1038/4580","ISSN":"10976256","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 H.","non-dropping-particle":"","parse-names":false,"suffix":""}],"container-title":"Nature Neuroscience","id":"ITEM-2","issue":"1","issued":{"date-parts":[["1999"]]},"page":"79-87","title":"Predictive coding in the visual cortex: A functional interpretation of some extra-classical receptive-field effects","type":"article-journal","volume":"2"},"uris":["http://www.mendeley.com/documents/?uuid=15e38b54-9bbd-49ca-8620-20e0b9b726d5"]}],"mendeley":{"formattedCitation":"[2], [3]","plainTextFormattedCitation":"[2], [3]","previouslyFormattedCitation":"[2], [3]"},"properties":{"noteIndex":0},"schema":"https://github.com/citation-style-language/schema/raw/master/csl-citation.json"}</w:instrText>
      </w:r>
      <w:r>
        <w:rPr>
          <w:sz w:val="28"/>
          <w:szCs w:val="28"/>
        </w:rPr>
        <w:fldChar w:fldCharType="separate"/>
      </w:r>
      <w:r w:rsidRPr="000A4F0F">
        <w:rPr>
          <w:noProof/>
          <w:sz w:val="28"/>
          <w:szCs w:val="28"/>
        </w:rPr>
        <w:t>[2], [3]</w:t>
      </w:r>
      <w:r>
        <w:rPr>
          <w:sz w:val="28"/>
          <w:szCs w:val="28"/>
        </w:rPr>
        <w:fldChar w:fldCharType="end"/>
      </w:r>
      <w:r w:rsidR="00AA4238">
        <w:rPr>
          <w:sz w:val="28"/>
          <w:szCs w:val="28"/>
        </w:rPr>
        <w:t xml:space="preserve">. It is well supported in literature that predictive processing framework has been able to account for underlying cognitive processes both in humans as well as animals </w:t>
      </w:r>
      <w:r w:rsidR="00AA4238">
        <w:rPr>
          <w:sz w:val="28"/>
          <w:szCs w:val="28"/>
        </w:rPr>
        <w:fldChar w:fldCharType="begin" w:fldLock="1"/>
      </w:r>
      <w:r w:rsidR="00AA4238">
        <w:rPr>
          <w:sz w:val="28"/>
          <w:szCs w:val="28"/>
        </w:rPr>
        <w:instrText xml:space="preserve">ADDIN CSL_CITATION {"citationItems":[{"id":"ITEM-1","itemData":{"DOI":"10.1523/JNEUROSCI.3771-16.2017","ISSN":"15292401","abstract":"© 2017 Richter, Thompson et al. Several recent studies have demonstrated that the bottom-up signaling of a visual stimulus is subserved by interareal gamma-band synchronization, whereas top-down influences are mediated by alpha-beta band synchronization. These processes may implement top-down control of stimulus processing if top-down and bottom-up mediating rhythms are coupled via cross-frequency interaction. To test this possibility, we investigated Granger-causal influences among awake macaque primary visual area V1, higher visual area V4, and parietal control area 7a during attentional task performance. Top-down 7a-to-V1 beta-band influences enhanced visually driven V1-to-V4 gamma-band influences. This enhancement was spatially specific and largest when beta-band activity preceded gamma-band activity by </w:instrText>
      </w:r>
      <w:r w:rsidR="00AA4238">
        <w:rPr>
          <w:rFonts w:ascii="MS Mincho" w:eastAsia="MS Mincho" w:hAnsi="MS Mincho" w:cs="MS Mincho"/>
          <w:sz w:val="28"/>
          <w:szCs w:val="28"/>
        </w:rPr>
        <w:instrText>∼</w:instrText>
      </w:r>
      <w:r w:rsidR="00AA4238">
        <w:rPr>
          <w:sz w:val="28"/>
          <w:szCs w:val="28"/>
        </w:rPr>
        <w:instrText>0.1 s, suggesting a causal effect of top-down processes on bottom-up processes. We propose that this cross-frequency interaction mechanistically subserves the attentional control of stimulus selection.","author":[{"dropping-particle":"","family":"Richter","given":"Craig G.","non-dropping-particle":"","parse-names":false,"suffix":""},{"dropping-particle":"","family":"Thompson","given":"William H.","non-dropping-particle":"","parse-names":false,"suffix":""},{"dropping-particle":"","family":"Bosman","given":"Conrado A.","non-dropping-particle":"","parse-names":false,"suffix":""},{"dropping-particle":"","family":"Fries","given":"Pascal","non-dropping-particle":"","parse-names":false,"suffix":""}],"container-title":"Journal of Neuroscience","id":"ITEM-1","issue":"28","issued":{"date-parts":[["2017"]]},"page":"6698-6711","title":"Top-down beta enhances bottom-up gamma","type":"article-journal","volume":"37"},"uris":["http://www.mendeley.com/documents/?uuid=5bf0dc17-52cd-4128-8610-3e91c00b2982"]}],"mendeley":{"formattedCitation":"[4]","plainTextFormattedCitation":"[4]","previouslyFormattedCitation":"[4]"},"properties":{"noteIndex":0},"schema":"https://github.com/citation-style-language/schema/raw/master/csl-citation.json"}</w:instrText>
      </w:r>
      <w:r w:rsidR="00AA4238">
        <w:rPr>
          <w:sz w:val="28"/>
          <w:szCs w:val="28"/>
        </w:rPr>
        <w:fldChar w:fldCharType="separate"/>
      </w:r>
      <w:r w:rsidR="00AA4238" w:rsidRPr="00AA4238">
        <w:rPr>
          <w:noProof/>
          <w:sz w:val="28"/>
          <w:szCs w:val="28"/>
        </w:rPr>
        <w:t>[4]</w:t>
      </w:r>
      <w:r w:rsidR="00AA4238">
        <w:rPr>
          <w:sz w:val="28"/>
          <w:szCs w:val="28"/>
        </w:rPr>
        <w:fldChar w:fldCharType="end"/>
      </w:r>
      <w:r w:rsidR="00AA4238">
        <w:rPr>
          <w:sz w:val="28"/>
          <w:szCs w:val="28"/>
        </w:rPr>
        <w:t xml:space="preserve">. Predictive processing accounts for visual perception </w:t>
      </w:r>
      <w:r w:rsidR="00AA4238">
        <w:rPr>
          <w:sz w:val="28"/>
          <w:szCs w:val="28"/>
        </w:rPr>
        <w:fldChar w:fldCharType="begin" w:fldLock="1"/>
      </w:r>
      <w:r w:rsidR="00577608">
        <w:rPr>
          <w:sz w:val="28"/>
          <w:szCs w:val="28"/>
        </w:rPr>
        <w:instrText>ADDIN CSL_CITATION {"citationItems":[{"id":"ITEM-1","itemData":{"DOI":"10.3389/fnhum.2014.00666","ISSN":"16625161","abstract":"An increasing number of studies investigate the visual mismatch negativity (vMMN) or use the vMMN as a tool to probe various aspects of human cognition. This paper reviews the theoretical underpinnings of vMMN in the light of methodological considerations and provides recommendations for measuring and interpreting the vMMN. The following key issues are discussed from the experimentalist's point of view in a predictive coding framework: (1) experimental protocols and procedures to control \"refractoriness\" effects; (2) methods to control attention; (3) vMMN and veridical perception.","author":[{"dropping-particle":"","family":"Stefanics","given":"Gábor","non-dropping-particle":"","parse-names":false,"suffix":""},{"dropping-particle":"","family":"Stefanics","given":"Gábor","non-dropping-particle":"","parse-names":false,"suffix":""},{"dropping-particle":"","family":"Kremláček","given":"Jan","non-dropping-particle":"","parse-names":false,"suffix":""},{"dropping-particle":"","family":"Czigler","given":"István","non-dropping-particle":"","parse-names":false,"suffix":""}],"container-title":"Frontiers in Human Neuroscience","id":"ITEM-1","issue":"September","issued":{"date-parts":[["2014"]]},"page":"1-19","title":"Visual mismatch negativity: A predictive coding view","type":"article-journal","volume":"8"},"uris":["http://www.mendeley.com/documents/?uuid=83afa1a3-1579-41cb-b1dc-62e68958b407"]}],"mendeley":{"formattedCitation":"[5]","plainTextFormattedCitation":"[5]","previouslyFormattedCitation":"[5]"},"properties":{"noteIndex":0},"schema":"https://github.com/citation-style-language/schema/raw/master/csl-citation.json"}</w:instrText>
      </w:r>
      <w:r w:rsidR="00AA4238">
        <w:rPr>
          <w:sz w:val="28"/>
          <w:szCs w:val="28"/>
        </w:rPr>
        <w:fldChar w:fldCharType="separate"/>
      </w:r>
      <w:r w:rsidR="00AA4238" w:rsidRPr="00AA4238">
        <w:rPr>
          <w:noProof/>
          <w:sz w:val="28"/>
          <w:szCs w:val="28"/>
        </w:rPr>
        <w:t>[5]</w:t>
      </w:r>
      <w:r w:rsidR="00AA4238">
        <w:rPr>
          <w:sz w:val="28"/>
          <w:szCs w:val="28"/>
        </w:rPr>
        <w:fldChar w:fldCharType="end"/>
      </w:r>
      <w:r w:rsidR="00577608">
        <w:rPr>
          <w:sz w:val="28"/>
          <w:szCs w:val="28"/>
        </w:rPr>
        <w:fldChar w:fldCharType="begin" w:fldLock="1"/>
      </w:r>
      <w:r w:rsidR="00562A4E">
        <w:rPr>
          <w:sz w:val="28"/>
          <w:szCs w:val="28"/>
        </w:rPr>
        <w:instrText>ADDIN CSL_CITATION {"citationItems":[{"id":"ITEM-1","itemData":{"DOI":"10.1016/j.tics.2012.05.003","ISSN":"13646613","abstract":"Many theories of perception are anchored in the central notion that the brain continuously updates an internal model of the world to infer the probable causes of sensory events. In this framework, the brain needs not only to predict the causes of sensory input, but also when they are most likely to happen. In this article, we review the neurophysiological bases of sensory predictions of \"what' (predictive coding) and 'when' (predictive timing), with an emphasis on low-level oscillatory mechanisms. We argue that neural rhythms offer distinct and adapted computational solutions to predicting 'what' is going to happen in the sensory environment and 'when'. © 2012 Elsevier Ltd.","author":[{"dropping-particle":"","family":"Arnal","given":"Luc H.","non-dropping-particle":"","parse-names":false,"suffix":""},{"dropping-particle":"","family":"Giraud","given":"Anne Lise","non-dropping-particle":"","parse-names":false,"suffix":""}],"container-title":"Trends in Cognitive Sciences","id":"ITEM-1","issue":"7","issued":{"date-parts":[["2012"]]},"page":"390-398","publisher":"Elsevier Ltd","title":"Cortical oscillations and sensory predictions","type":"article-journal","volume":"16"},"uris":["http://www.mendeley.com/documents/?uuid=8f9a9bfc-50a9-40e6-8b5a-66e1cc735167"]}],"mendeley":{"formattedCitation":"[6]","plainTextFormattedCitation":"[6]","previouslyFormattedCitation":"[6]"},"properties":{"noteIndex":0},"schema":"https://github.com/citation-style-language/schema/raw/master/csl-citation.json"}</w:instrText>
      </w:r>
      <w:r w:rsidR="00577608">
        <w:rPr>
          <w:sz w:val="28"/>
          <w:szCs w:val="28"/>
        </w:rPr>
        <w:fldChar w:fldCharType="separate"/>
      </w:r>
      <w:r w:rsidR="00577608" w:rsidRPr="00577608">
        <w:rPr>
          <w:noProof/>
          <w:sz w:val="28"/>
          <w:szCs w:val="28"/>
        </w:rPr>
        <w:t>[6]</w:t>
      </w:r>
      <w:r w:rsidR="00577608">
        <w:rPr>
          <w:sz w:val="28"/>
          <w:szCs w:val="28"/>
        </w:rPr>
        <w:fldChar w:fldCharType="end"/>
      </w:r>
      <w:r w:rsidR="00577608">
        <w:rPr>
          <w:sz w:val="28"/>
          <w:szCs w:val="28"/>
        </w:rPr>
        <w:t xml:space="preserve"> and</w:t>
      </w:r>
      <w:r w:rsidR="00AA4238">
        <w:rPr>
          <w:sz w:val="28"/>
          <w:szCs w:val="28"/>
        </w:rPr>
        <w:t xml:space="preserve"> auditory perception </w:t>
      </w:r>
      <w:r w:rsidR="00577608">
        <w:rPr>
          <w:sz w:val="28"/>
          <w:szCs w:val="28"/>
        </w:rPr>
        <w:fldChar w:fldCharType="begin" w:fldLock="1"/>
      </w:r>
      <w:r w:rsidR="00562A4E">
        <w:rPr>
          <w:sz w:val="28"/>
          <w:szCs w:val="28"/>
        </w:rPr>
        <w:instrText>ADDIN CSL_CITATION {"citationItems":[{"id":"ITEM-1","itemData":{"DOI":"10.1016/j.neuroscience.2017.07.061","ISSN":"18737544","abstract":"Predictive coding is possibly one of the most influential, comprehensive, and controversial theories of neural function. While proponents praise its explanatory potential, critics object that key tenets of the theory are untested or even untestable. The present article critically examines existing evidence for predictive coding in the auditory modality. Specifically, we identify five key assumptions of the theory and evaluate each in the light of animal, human and modeling studies of auditory pattern processing. For the first two assumptions – that neural responses are shaped by expectations and that these expectations are hierarchically organized – animal and human studies provide compelling evidence. The anticipatory, predictive nature of these expectations also enjoys empirical support, especially from studies on unexpected stimulus omission. However, for the existence of separate error and prediction neurons, a key assumption of the theory, evidence is lacking. More work exists on the proposed oscillatory signatures of predictive coding, and on the relation between attention and precision. However, results on these latter two assumptions are mixed or contradictory. Looking to the future, more collaboration between human and animal studies, aided by model-based analyses will be needed to test specific assumptions and implementations of predictive coding – and, as such, help determine whether this popular grand theory can fulfill its expectations.","author":[{"dropping-particle":"","family":"Heilbron","given":"Micha","non-dropping-particle":"","parse-names":false,"suffix":""},{"dropping-particle":"","family":"Chait","given":"Maria","non-dropping-particle":"","parse-names":false,"suffix":""}],"container-title":"Neuroscience","id":"ITEM-1","issued":{"date-parts":[["2018"]]},"page":"54-73","publisher":"The Author(s)","title":"Great Expectations: Is there Evidence for Predictive Coding in Auditory Cortex?","type":"article-journal","volume":"389"},"uris":["http://www.mendeley.com/documents/?uuid=b6a6e4e1-1a08-4741-8d49-5b0200d78807"]}],"mendeley":{"formattedCitation":"[7]","plainTextFormattedCitation":"[7]","previouslyFormattedCitation":"[7]"},"properties":{"noteIndex":0},"schema":"https://github.com/citation-style-language/schema/raw/master/csl-citation.json"}</w:instrText>
      </w:r>
      <w:r w:rsidR="00577608">
        <w:rPr>
          <w:sz w:val="28"/>
          <w:szCs w:val="28"/>
        </w:rPr>
        <w:fldChar w:fldCharType="separate"/>
      </w:r>
      <w:r w:rsidR="00577608" w:rsidRPr="00577608">
        <w:rPr>
          <w:noProof/>
          <w:sz w:val="28"/>
          <w:szCs w:val="28"/>
        </w:rPr>
        <w:t>[7]</w:t>
      </w:r>
      <w:r w:rsidR="00577608">
        <w:rPr>
          <w:sz w:val="28"/>
          <w:szCs w:val="28"/>
        </w:rPr>
        <w:fldChar w:fldCharType="end"/>
      </w:r>
      <w:r w:rsidR="00577608">
        <w:rPr>
          <w:sz w:val="28"/>
          <w:szCs w:val="28"/>
        </w:rPr>
        <w:t>, speech perception</w:t>
      </w:r>
      <w:r w:rsidR="00562A4E">
        <w:rPr>
          <w:sz w:val="28"/>
          <w:szCs w:val="28"/>
        </w:rPr>
        <w:fldChar w:fldCharType="begin" w:fldLock="1"/>
      </w:r>
      <w:r w:rsidR="00562A4E">
        <w:rPr>
          <w:sz w:val="28"/>
          <w:szCs w:val="28"/>
        </w:rPr>
        <w:instrText>ADDIN CSL_CITATION {"citationItems":[{"id":"ITEM-1","itemData":{"DOI":"10.1002/brb3.789","ISSN":"21623279","abstract":"Introduction: We examined which brain areas are involved in the comprehension of acoustically distorted speech using an experimental paradigm where the same distorted sentence can be perceived at different levels of intelligibility. This change in intelligibility occurs via a single intervening presentation of the intact version of the sentence, and the effect lasts at least on the order of minutes. Since the acoustic structure of the distorted stimulus is kept fixed and only intelligibility is varied, this allows one to study brain activity related to speech comprehension specifically. Methods: In a functional magnetic resonance imaging (fMRI) experiment, a stimulus set contained a block of six distorted sentences. This was followed by the intact counterparts of the sentences, after which the sentences were presented in distorted form again. A total of 18 such sets were presented to 20 human subjects. Results: The blood oxygenation level dependent (BOLD)-responses elicited by the distorted sentences which came after the disambiguating, intact sentences were contrasted with the responses to the sentences presented before disambiguation. This revealed increased activity in the bilateral frontal pole, the dorsal anterior cingulate/paracingulate cortex, and the right frontal operculum. Decreased BOLD responses were observed in the posterior insula, Heschl's gyrus, and the posterior superior temporal sulcus. Conclusions: The brain areas that showed BOLD-enhancement for increased sentence comprehension have been associated with executive functions and with the mapping of incoming sensory information to representations stored in episodic memory. Thus, the comprehension of acoustically distorted speech may be associated with the engagement of memory-related subsystems. Further, activity in the primary auditory cortex was modulated by prior experience, possibly in a predictive coding framework. Our results suggest that memory biases the perception of ambiguous sensory information toward interpretations that have the highest probability to be correct based on previous experience.","author":[{"dropping-particle":"","family":"Hakonen","given":"Maria","non-dropping-particle":"","parse-names":false,"suffix":""},{"dropping-particle":"","family":"May","given":"Patrick J.C.","non-dropping-particle":"","parse-names":false,"suffix":""},{"dropping-particle":"","family":"Jääskeläinen","given":"Iiro P.","non-dropping-particle":"","parse-names":false,"suffix":""},{"dropping-particle":"","family":"Jokinen","given":"Emma","non-dropping-particle":"","parse-names":false,"suffix":""},{"dropping-particle":"","family":"Sams","given":"Mikko","non-dropping-particle":"","parse-names":false,"suffix":""},{"dropping-particle":"","family":"Tiitinen","given":"Hannu","non-dropping-particle":"","parse-names":false,"suffix":""}],"container-title":"Brain and Behavior","id":"ITEM-1","issue":"9","issued":{"date-parts":[["2017"]]},"page":"1-15","title":"Predictive processing increases intelligibility of acoustically distorted speech: Behavioral and neural correlates","type":"article-journal","volume":"7"},"uris":["http://www.mendeley.com/documents/?uuid=674d5269-6364-41c7-82a1-1d3eac9103dd"]}],"mendeley":{"formattedCitation":"[8]","plainTextFormattedCitation":"[8]","previouslyFormattedCitation":"[8]"},"properties":{"noteIndex":0},"schema":"https://github.com/citation-style-language/schema/raw/master/csl-citation.json"}</w:instrText>
      </w:r>
      <w:r w:rsidR="00562A4E">
        <w:rPr>
          <w:sz w:val="28"/>
          <w:szCs w:val="28"/>
        </w:rPr>
        <w:fldChar w:fldCharType="separate"/>
      </w:r>
      <w:r w:rsidR="00562A4E" w:rsidRPr="00562A4E">
        <w:rPr>
          <w:noProof/>
          <w:sz w:val="28"/>
          <w:szCs w:val="28"/>
        </w:rPr>
        <w:t>[8]</w:t>
      </w:r>
      <w:r w:rsidR="00562A4E">
        <w:rPr>
          <w:sz w:val="28"/>
          <w:szCs w:val="28"/>
        </w:rPr>
        <w:fldChar w:fldCharType="end"/>
      </w:r>
      <w:r w:rsidR="00562A4E">
        <w:rPr>
          <w:sz w:val="28"/>
          <w:szCs w:val="28"/>
        </w:rPr>
        <w:t xml:space="preserve">, language </w:t>
      </w:r>
      <w:r w:rsidR="00562A4E">
        <w:rPr>
          <w:sz w:val="28"/>
          <w:szCs w:val="28"/>
        </w:rPr>
        <w:fldChar w:fldCharType="begin" w:fldLock="1"/>
      </w:r>
      <w:r w:rsidR="00562A4E">
        <w:rPr>
          <w:sz w:val="28"/>
          <w:szCs w:val="28"/>
        </w:rPr>
        <w:instrText>ADDIN CSL_CITATION {"citationItems":[{"id":"ITEM-1","itemData":{"DOI":"10.1016/j.physbeh.2017.03.040","author":[{"dropping-particle":"","family":"Gina R. Kuperberg","given":"","non-dropping-particle":"","parse-names":false,"suffix":""},{"dropping-particle":"","family":"Jaeger","given":"T. Florian","non-dropping-particle":"","parse-names":false,"suffix":""}],"container-title":"Physiology &amp; behavior","id":"ITEM-1","issue":"3","issued":{"date-parts":[["2017"]]},"page":"139-148","title":"What do we mean by prediction in language comprehension?","type":"article-journal","volume":"176"},"uris":["http://www.mendeley.com/documents/?uuid=b316024a-a253-4d7d-aecb-d4644f5921fc"]}],"mendeley":{"formattedCitation":"[9]","plainTextFormattedCitation":"[9]","previouslyFormattedCitation":"[9]"},"properties":{"noteIndex":0},"schema":"https://github.com/citation-style-language/schema/raw/master/csl-citation.json"}</w:instrText>
      </w:r>
      <w:r w:rsidR="00562A4E">
        <w:rPr>
          <w:sz w:val="28"/>
          <w:szCs w:val="28"/>
        </w:rPr>
        <w:fldChar w:fldCharType="separate"/>
      </w:r>
      <w:r w:rsidR="00562A4E" w:rsidRPr="00562A4E">
        <w:rPr>
          <w:noProof/>
          <w:sz w:val="28"/>
          <w:szCs w:val="28"/>
        </w:rPr>
        <w:t>[9]</w:t>
      </w:r>
      <w:r w:rsidR="00562A4E">
        <w:rPr>
          <w:sz w:val="28"/>
          <w:szCs w:val="28"/>
        </w:rPr>
        <w:fldChar w:fldCharType="end"/>
      </w:r>
      <w:r w:rsidR="00562A4E">
        <w:rPr>
          <w:sz w:val="28"/>
          <w:szCs w:val="28"/>
        </w:rPr>
        <w:t xml:space="preserve"> and music </w:t>
      </w:r>
      <w:r w:rsidR="00562A4E">
        <w:rPr>
          <w:sz w:val="28"/>
          <w:szCs w:val="28"/>
        </w:rPr>
        <w:fldChar w:fldCharType="begin" w:fldLock="1"/>
      </w:r>
      <w:r w:rsidR="00D50309">
        <w:rPr>
          <w:sz w:val="28"/>
          <w:szCs w:val="28"/>
        </w:rPr>
        <w:instrText>ADDIN CSL_CITATION {"citationItems":[{"id":"ITEM-1","itemData":{"DOI":"10.1016/j.tics.2018.10.006","ISSN":"1879307X","abstract":"We suggest that music perception is an active act of listening, providing an irresistible epistemic offering. When listening to music we constantly generate plausible hypotheses about what could happen next, while actively attending to music resolves the ensuing uncertainty. Within the predictive coding framework, we present a novel formulation of precision filtering and attentional selection, which explains why some lower-level auditory, and even higher-level music-syntactic processes elicited by irregular events are relatively exempt from top-down predictive processes. We review findings providing unique evidence for the attentional selection of salient auditory features. This formulation suggests that ‘listening’ is a more active process than traditionally conceived in models of perception.","author":[{"dropping-particle":"","family":"Koelsch","given":"Stefan","non-dropping-particle":"","parse-names":false,"suffix":""},{"dropping-particle":"","family":"Vuust","given":"Peter","non-dropping-particle":"","parse-names":false,"suffix":""},{"dropping-particle":"","family":"Friston","given":"Karl","non-dropping-particle":"","parse-names":false,"suffix":""}],"container-title":"Trends in Cognitive Sciences","id":"ITEM-1","issue":"1","issued":{"date-parts":[["2019"]]},"page":"63-77","publisher":"Elsevier Ltd","title":"Predictive Processes and the Peculiar Case of Music","type":"article-journal","volume":"23"},"uris":["http://www.mendeley.com/documents/?uuid=bd73b4dd-2f9f-458b-adb4-4ccfa1df7684"]}],"mendeley":{"formattedCitation":"[10]","plainTextFormattedCitation":"[10]","previouslyFormattedCitation":"[10]"},"properties":{"noteIndex":0},"schema":"https://github.com/citation-style-language/schema/raw/master/csl-citation.json"}</w:instrText>
      </w:r>
      <w:r w:rsidR="00562A4E">
        <w:rPr>
          <w:sz w:val="28"/>
          <w:szCs w:val="28"/>
        </w:rPr>
        <w:fldChar w:fldCharType="separate"/>
      </w:r>
      <w:r w:rsidR="00562A4E" w:rsidRPr="00562A4E">
        <w:rPr>
          <w:noProof/>
          <w:sz w:val="28"/>
          <w:szCs w:val="28"/>
        </w:rPr>
        <w:t>[10]</w:t>
      </w:r>
      <w:r w:rsidR="00562A4E">
        <w:rPr>
          <w:sz w:val="28"/>
          <w:szCs w:val="28"/>
        </w:rPr>
        <w:fldChar w:fldCharType="end"/>
      </w:r>
      <w:r w:rsidR="00577608">
        <w:rPr>
          <w:sz w:val="28"/>
          <w:szCs w:val="28"/>
        </w:rPr>
        <w:t xml:space="preserve">. The framework is also used in explaining the abnormal functioning in neural disorders like </w:t>
      </w:r>
      <w:r w:rsidR="00562A4E">
        <w:rPr>
          <w:sz w:val="28"/>
          <w:szCs w:val="28"/>
        </w:rPr>
        <w:t>autism</w:t>
      </w:r>
      <w:r w:rsidR="00D50309">
        <w:rPr>
          <w:sz w:val="28"/>
          <w:szCs w:val="28"/>
        </w:rPr>
        <w:t xml:space="preserve"> </w:t>
      </w:r>
      <w:r w:rsidR="00D50309">
        <w:rPr>
          <w:sz w:val="28"/>
          <w:szCs w:val="28"/>
        </w:rPr>
        <w:fldChar w:fldCharType="begin" w:fldLock="1"/>
      </w:r>
      <w:r w:rsidR="00D50309">
        <w:rPr>
          <w:sz w:val="28"/>
          <w:szCs w:val="28"/>
        </w:rPr>
        <w:instrText>ADDIN CSL_CITATION {"citationItems":[{"id":"ITEM-1","itemData":{"DOI":"10.1073/pnas.1416797111","ISSN":"10916490","abstract":"A rich collection of empirical findings accumulated over the past three decades attests to the diversity of traits that constitute the autism phenotypes. It is unclear whether subsets of these traits share any underlying causality. This lack of a cohesive conceptualization of the disorder has complicated the search for broadly effective therapies, diagnostic markers, and neural/genetic correlates. In this paper, we describe how theoretical considerations and a review of empirical data lead to the hypothesis that some salient aspects of the autism phenotype may be manifestations of an underlying impairment in predictive abilities. With compromised prediction skills, an individual with autism inhabits a seemingly \"magical\" world wherein events occur unexpectedly and without cause. Immersion in such a capricious environment can prove overwhelming and compromise one's ability to effectively interact with it. If validated, this hypothesis has the potential of providing unifying insights into multiple aspects of autism, with attendant benefits for improving diagnosis and therapy.","author":[{"dropping-particle":"","family":"Sinha","given":"Pawan","non-dropping-particle":"","parse-names":false,"suffix":""},{"dropping-particle":"","family":"Kjelgaard","given":"Margaret M.","non-dropping-particle":"","parse-names":false,"suffix":""},{"dropping-particle":"","family":"Gandhi","given":"Tapan K.","non-dropping-particle":"","parse-names":false,"suffix":""},{"dropping-particle":"","family":"Tsourides","given":"Kleovoulos","non-dropping-particle":"","parse-names":false,"suffix":""},{"dropping-particle":"","family":"Cardinaux","given":"Annie L.","non-dropping-particle":"","parse-names":false,"suffix":""},{"dropping-particle":"","family":"Pantazis","given":"Dimitrios","non-dropping-particle":"","parse-names":false,"suffix":""},{"dropping-particle":"","family":"Diamond","given":"Sidney P.","non-dropping-particle":"","parse-names":false,"suffix":""},{"dropping-particle":"","family":"Held","given":"Richard M.","non-dropping-particle":"","parse-names":false,"suffix":""}],"container-title":"Proceedings of the National Academy of Sciences of the United States of America","id":"ITEM-1","issue":"42","issued":{"date-parts":[["2014"]]},"page":"15220-15225","title":"Autism as a disorder of prediction","type":"article-journal","volume":"111"},"uris":["http://www.mendeley.com/documents/?uuid=24192109-0a68-4835-a59c-2638cd31cdf0"]}],"mendeley":{"formattedCitation":"[11]","plainTextFormattedCitation":"[11]","previouslyFormattedCitation":"[11]"},"properties":{"noteIndex":0},"schema":"https://github.com/citation-style-language/schema/raw/master/csl-citation.json"}</w:instrText>
      </w:r>
      <w:r w:rsidR="00D50309">
        <w:rPr>
          <w:sz w:val="28"/>
          <w:szCs w:val="28"/>
        </w:rPr>
        <w:fldChar w:fldCharType="separate"/>
      </w:r>
      <w:r w:rsidR="00D50309" w:rsidRPr="00D50309">
        <w:rPr>
          <w:noProof/>
          <w:sz w:val="28"/>
          <w:szCs w:val="28"/>
        </w:rPr>
        <w:t>[11]</w:t>
      </w:r>
      <w:r w:rsidR="00D50309">
        <w:rPr>
          <w:sz w:val="28"/>
          <w:szCs w:val="28"/>
        </w:rPr>
        <w:fldChar w:fldCharType="end"/>
      </w:r>
      <w:r w:rsidR="00D50309">
        <w:rPr>
          <w:sz w:val="28"/>
          <w:szCs w:val="28"/>
        </w:rPr>
        <w:t xml:space="preserve">, psychosis </w:t>
      </w:r>
      <w:r w:rsidR="00D50309">
        <w:rPr>
          <w:sz w:val="28"/>
          <w:szCs w:val="28"/>
        </w:rPr>
        <w:fldChar w:fldCharType="begin" w:fldLock="1"/>
      </w:r>
      <w:r w:rsidR="00193090">
        <w:rPr>
          <w:sz w:val="28"/>
          <w:szCs w:val="28"/>
        </w:rPr>
        <w:instrText>ADDIN CSL_CITATION {"citationItems":[{"id":"ITEM-1","itemData":{"DOI":"10.1016/j.biopsych.2018.05.015","ISSN":"18732402","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author":[{"dropping-particle":"","family":"Sterzer","given":"Philipp","non-dropping-particle":"","parse-names":false,"suffix":""},{"dropping-particle":"","family":"Adams","given":"Rick A.","non-dropping-particle":"","parse-names":false,"suffix":""},{"dropping-particle":"","family":"Fletcher","given":"Paul","non-dropping-particle":"","parse-names":false,"suffix":""},{"dropping-particle":"","family":"Frith","given":"Chris","non-dropping-particle":"","parse-names":false,"suffix":""},{"dropping-particle":"","family":"Lawrie","given":"Stephen M.","non-dropping-particle":"","parse-names":false,"suffix":""},{"dropping-particle":"","family":"Muckli","given":"Lars","non-dropping-particle":"","parse-names":false,"suffix":""},{"dropping-particle":"","family":"Petrovic","given":"Predrag","non-dropping-particle":"","parse-names":false,"suffix":""},{"dropping-particle":"","family":"Uhlhaas","given":"Peter","non-dropping-particle":"","parse-names":false,"suffix":""},{"dropping-particle":"","family":"Voss","given":"Martin","non-dropping-particle":"","parse-names":false,"suffix":""},{"dropping-particle":"","family":"Corlett","given":"Philip R.","non-dropping-particle":"","parse-names":false,"suffix":""}],"container-title":"Biological Psychiatry","id":"ITEM-1","issue":"9","issued":{"date-parts":[["2018"]]},"page":"634-643","publisher":"Elsevier Inc","title":"The Predictive Coding Account of Psychosis","type":"article-journal","volume":"84"},"uris":["http://www.mendeley.com/documents/?uuid=583468d7-6b75-4c2b-8af6-0b800e7953c5"]}],"mendeley":{"formattedCitation":"[12]","plainTextFormattedCitation":"[12]","previouslyFormattedCitation":"[12]"},"properties":{"noteIndex":0},"schema":"https://github.com/citation-style-language/schema/raw/master/csl-citation.json"}</w:instrText>
      </w:r>
      <w:r w:rsidR="00D50309">
        <w:rPr>
          <w:sz w:val="28"/>
          <w:szCs w:val="28"/>
        </w:rPr>
        <w:fldChar w:fldCharType="separate"/>
      </w:r>
      <w:r w:rsidR="00D50309" w:rsidRPr="00D50309">
        <w:rPr>
          <w:noProof/>
          <w:sz w:val="28"/>
          <w:szCs w:val="28"/>
        </w:rPr>
        <w:t>[12]</w:t>
      </w:r>
      <w:r w:rsidR="00D50309">
        <w:rPr>
          <w:sz w:val="28"/>
          <w:szCs w:val="28"/>
        </w:rPr>
        <w:fldChar w:fldCharType="end"/>
      </w:r>
      <w:r w:rsidR="00FE13FE">
        <w:rPr>
          <w:sz w:val="28"/>
          <w:szCs w:val="28"/>
        </w:rPr>
        <w:t xml:space="preserve"> and several others. </w:t>
      </w:r>
    </w:p>
    <w:p w14:paraId="0D823588" w14:textId="77777777" w:rsidR="00D83409" w:rsidRDefault="00D83409">
      <w:pPr>
        <w:jc w:val="both"/>
        <w:rPr>
          <w:sz w:val="28"/>
          <w:szCs w:val="28"/>
        </w:rPr>
      </w:pPr>
    </w:p>
    <w:p w14:paraId="6D298C54" w14:textId="2D38528B" w:rsidR="00A67FC9" w:rsidRDefault="00D83409">
      <w:pPr>
        <w:jc w:val="both"/>
        <w:rPr>
          <w:sz w:val="28"/>
          <w:szCs w:val="28"/>
        </w:rPr>
      </w:pPr>
      <w:r>
        <w:rPr>
          <w:sz w:val="28"/>
          <w:szCs w:val="28"/>
        </w:rPr>
        <w:t xml:space="preserve">In this </w:t>
      </w:r>
      <w:r w:rsidR="00477D70">
        <w:rPr>
          <w:sz w:val="28"/>
          <w:szCs w:val="28"/>
        </w:rPr>
        <w:t>hierarchical</w:t>
      </w:r>
      <w:r>
        <w:rPr>
          <w:sz w:val="28"/>
          <w:szCs w:val="28"/>
        </w:rPr>
        <w:t xml:space="preserve"> fr</w:t>
      </w:r>
      <w:r w:rsidR="00477D70">
        <w:rPr>
          <w:sz w:val="28"/>
          <w:szCs w:val="28"/>
        </w:rPr>
        <w:t>amework, the input stimuli to the lower order brain are</w:t>
      </w:r>
      <w:r w:rsidR="00E170B7">
        <w:rPr>
          <w:sz w:val="28"/>
          <w:szCs w:val="28"/>
        </w:rPr>
        <w:t>as may have several features. A visual stimulus</w:t>
      </w:r>
      <w:r w:rsidR="00477D70">
        <w:rPr>
          <w:sz w:val="28"/>
          <w:szCs w:val="28"/>
        </w:rPr>
        <w:t xml:space="preserve"> may have features like edges, </w:t>
      </w:r>
      <w:r w:rsidR="00477D70">
        <w:rPr>
          <w:sz w:val="28"/>
          <w:szCs w:val="28"/>
        </w:rPr>
        <w:lastRenderedPageBreak/>
        <w:t xml:space="preserve">orientations, color, shape and other properties, whereas the audio signal might have features like volume, amplitude, frequency, pitch etc. These features forms the basis of perception and are related to the identity of the stimuli often contain the “WHAT” information. But in real life situation the timing of the input stimuli also matters a lot. You may see a car coming toward you on the road, even after having all the “WHAT” information features, it is really important to know the “WHEN” information to avoid a </w:t>
      </w:r>
      <w:r w:rsidR="002F4C0B">
        <w:rPr>
          <w:sz w:val="28"/>
          <w:szCs w:val="28"/>
        </w:rPr>
        <w:t>collosion</w:t>
      </w:r>
      <w:r w:rsidR="00477D70">
        <w:rPr>
          <w:sz w:val="28"/>
          <w:szCs w:val="28"/>
        </w:rPr>
        <w:t>. The same example holds valid in auditory domain i.e how fast or slow</w:t>
      </w:r>
      <w:r w:rsidR="002F4C0B">
        <w:rPr>
          <w:sz w:val="28"/>
          <w:szCs w:val="28"/>
        </w:rPr>
        <w:t xml:space="preserve"> you listen</w:t>
      </w:r>
      <w:r w:rsidR="00477D70">
        <w:rPr>
          <w:sz w:val="28"/>
          <w:szCs w:val="28"/>
        </w:rPr>
        <w:t xml:space="preserve"> to the input shapes your perception. This WHEN information has gained less interest compared to the WHAT information.</w:t>
      </w:r>
      <w:r w:rsidR="002F4C0B">
        <w:rPr>
          <w:sz w:val="28"/>
          <w:szCs w:val="28"/>
        </w:rPr>
        <w:t xml:space="preserve"> These WHAT and WHEN features interact with each other and shape the human perception so</w:t>
      </w:r>
      <w:r w:rsidR="00193090">
        <w:rPr>
          <w:sz w:val="28"/>
          <w:szCs w:val="28"/>
        </w:rPr>
        <w:t xml:space="preserve"> </w:t>
      </w:r>
      <w:r w:rsidR="002F4C0B">
        <w:rPr>
          <w:sz w:val="28"/>
          <w:szCs w:val="28"/>
        </w:rPr>
        <w:t>there is also a need to understand understand the interaction of WHAT and WHEN in human perception.  There have been attempts</w:t>
      </w:r>
      <w:r w:rsidR="00B869D6">
        <w:rPr>
          <w:sz w:val="28"/>
          <w:szCs w:val="28"/>
        </w:rPr>
        <w:t xml:space="preserve"> by Faidella et al</w:t>
      </w:r>
      <w:r w:rsidR="002F4C0B">
        <w:rPr>
          <w:sz w:val="28"/>
          <w:szCs w:val="28"/>
        </w:rPr>
        <w:t xml:space="preserve"> </w:t>
      </w:r>
      <w:r w:rsidR="002F4C0B">
        <w:rPr>
          <w:sz w:val="28"/>
          <w:szCs w:val="28"/>
        </w:rPr>
        <w:fldChar w:fldCharType="begin" w:fldLock="1"/>
      </w:r>
      <w:r w:rsidR="00B869D6">
        <w:rPr>
          <w:sz w:val="28"/>
          <w:szCs w:val="28"/>
        </w:rPr>
        <w:instrText>ADDIN CSL_CITATION {"citationItems":[{"id":"ITEM-1","itemData":{"DOI":"10.1523/JNEUROSCI.2599-11.2011","ISSN":"02706474","abstract":"Neural activity in the auditory system decreases with repeated stimulation, matching stimulus probability in multiple timescales. This phenomenon, known as stimulus-specific adaptation, is interpreted as a neural mechanism of regularity encoding aiding auditory object formation. However, despite the overwhelming literature covering recordings from single-cell to scalp auditory-evoked potential (AEP), stimulation timing has received little interest. Here we investigated whether timing predictability enhances the experience-dependent modulation of neural activity associated with stimulus probability encoding. We used human electrophysiological recordings in healthy participants who were exposed to passive listening of sound sequences. Pure tones of different frequencies were delivered in successive trains of a variable number of repetitions, enabling the study of sequential repetition effects in the AEP. In the predictable timing condition, tones were delivered with isochronous interstimulus intervals; in the unpredictable timing condition, interstimulus intervals varied randomly. Our results show that unpredictable stimulus timing abolishes the early part of the repetition positivity, an AEP indexing auditory sensory memory trace formation, while leaving the later part (≈ &gt;200 ms) unaffected. This suggests that timing predictability aids the propagation of repetition effects upstream the auditory pathway, most likely from association auditory cortex (including the planum temporale) toward primary auditory cortex (Heschl's gyrus) and beyond, as judged by the timing of AEP latencies. This outcome calls for attention to stimulation timing in future experiments regarding sensory memory trace formation in AEP measures and stimulus probability encoding in animal models.","author":[{"dropping-particle":"","family":"Costa-Faidella","given":"Jordi","non-dropping-particle":"","parse-names":false,"suffix":""},{"dropping-particle":"","family":"Baldeweg","given":"Torsten","non-dropping-particle":"","parse-names":false,"suffix":""},{"dropping-particle":"","family":"Grimm","given":"Sabine","non-dropping-particle":"","parse-names":false,"suffix":""},{"dropping-particle":"","family":"Escera","given":"Carles","non-dropping-particle":"","parse-names":false,"suffix":""}],"container-title":"Journal of Neuroscience","id":"ITEM-1","issue":"50","issued":{"date-parts":[["2011"]]},"page":"18590-18597","title":"Interactions between \"what\" and \"when\" in the auditory system: Temporal predictability enhances repetition suppression","type":"article-journal","volume":"31"},"uris":["http://www.mendeley.com/documents/?uuid=a0605e10-f3da-4520-8665-8c09db976cc4"]}],"mendeley":{"formattedCitation":"[13]","plainTextFormattedCitation":"[13]","previouslyFormattedCitation":"[13]"},"properties":{"noteIndex":0},"schema":"https://github.com/citation-style-language/schema/raw/master/csl-citation.json"}</w:instrText>
      </w:r>
      <w:r w:rsidR="002F4C0B">
        <w:rPr>
          <w:sz w:val="28"/>
          <w:szCs w:val="28"/>
        </w:rPr>
        <w:fldChar w:fldCharType="separate"/>
      </w:r>
      <w:r w:rsidR="00193090" w:rsidRPr="00193090">
        <w:rPr>
          <w:noProof/>
          <w:sz w:val="28"/>
          <w:szCs w:val="28"/>
        </w:rPr>
        <w:t>[13]</w:t>
      </w:r>
      <w:r w:rsidR="002F4C0B">
        <w:rPr>
          <w:sz w:val="28"/>
          <w:szCs w:val="28"/>
        </w:rPr>
        <w:fldChar w:fldCharType="end"/>
      </w:r>
      <w:r w:rsidR="00193090">
        <w:rPr>
          <w:sz w:val="28"/>
          <w:szCs w:val="28"/>
        </w:rPr>
        <w:t xml:space="preserve"> to understand this interaction in auditory domain, but the limitation of the EEG modality (restricted to source level inferences only)and experimental design d</w:t>
      </w:r>
      <w:r w:rsidR="00B869D6">
        <w:rPr>
          <w:sz w:val="28"/>
          <w:szCs w:val="28"/>
        </w:rPr>
        <w:t>id not shed proper light on this</w:t>
      </w:r>
      <w:r w:rsidR="00193090">
        <w:rPr>
          <w:sz w:val="28"/>
          <w:szCs w:val="28"/>
        </w:rPr>
        <w:t xml:space="preserve"> interaction. </w:t>
      </w:r>
      <w:r w:rsidR="00B869D6">
        <w:rPr>
          <w:sz w:val="28"/>
          <w:szCs w:val="28"/>
        </w:rPr>
        <w:t xml:space="preserve"> There were also attempts by Auksztulewicz et al </w:t>
      </w:r>
      <w:r w:rsidR="00B869D6">
        <w:rPr>
          <w:sz w:val="28"/>
          <w:szCs w:val="28"/>
        </w:rPr>
        <w:fldChar w:fldCharType="begin" w:fldLock="1"/>
      </w:r>
      <w:r w:rsidR="00594582">
        <w:rPr>
          <w:sz w:val="28"/>
          <w:szCs w:val="28"/>
        </w:rPr>
        <w:instrText>ADDIN CSL_CITATION {"citationItems":[{"id":"ITEM-1","itemData":{"DOI":"10.1523/JNEUROSCI.0369-18.2018","ISSN":"15292401","abstract":"Using predictions based on environmental regularities is fundamental for adaptive behavior. While it is widely accepted that predictions across different stimulus attributes (e.g., time and content) facilitate sensory processing, it is unknown whether predictions across these attributes rely on the same neural mechanism. Here, to elucidate the neural mechanisms of predictions, we combine invasive electrophysiological recordings (human electrocorticography in 4 females and 2 males) with computational modeling while manipulating predictions about content (“what”) and time (“when”). We found that “when” predictions increased evoked activity over motor and prefrontal regions both at early (</w:instrText>
      </w:r>
      <w:r w:rsidR="00594582">
        <w:rPr>
          <w:rFonts w:ascii="MS Mincho" w:eastAsia="MS Mincho" w:hAnsi="MS Mincho" w:cs="MS Mincho"/>
          <w:sz w:val="28"/>
          <w:szCs w:val="28"/>
        </w:rPr>
        <w:instrText>∼</w:instrText>
      </w:r>
      <w:r w:rsidR="00594582">
        <w:rPr>
          <w:sz w:val="28"/>
          <w:szCs w:val="28"/>
        </w:rPr>
        <w:instrText>180 ms) and late (430–450 ms) latencies. “What” predictability, however, increased evoked activity only over prefrontal areas late in time (420–460 ms). Beyond these dissociable influences, we found that “what” and “when” predictability interactively modulated the amplitude of early (165 ms) evoked responses in the superior temporal gyrus. We modeled the observed neural responses using biophysically realistic neural mass models, to better understand whether “what” and “when” predictions tap into similar or different neurophysiological mechanisms. Our modeling results suggest that “what” and “when” predictability rely on complementary neural processes: “what” predictions increased short-term plasticity in auditory areas, whereas “when” predictability increased synaptic gain in motor areas. Thus, content and temporal predictions engage complementary neural mechanisms in different regions, suggesting domain-specific prediction signaling along the cortical hierarchy. Encoding predictions through different mechanisms may endow the brain with the flexibility to efficiently signal different sources of predictions, weight them by their reliability, and allow for their encoding without mutual interference. SIGNIFICANCE STATEMENT Predictions of different stimulus features facilitate sensory processing. However, it is unclear whether predictions of different attributes rely on similar or different neural mechanisms. By combining invasive electrophysiological recordings of cortical activity with experimental manipulations of participants' predictions about content and time of acoustic events, we found that the two types of predictions had dissociable influences on cortical activity, both in terms of the regions involved and the timing of the observed effects. Further, our biophysica…","author":[{"dropping-particle":"","family":"Auksztulewicz","given":"Ryszard","non-dropping-particle":"","parse-names":false,"suffix":""},{"dropping-particle":"","family":"Schwiedrzik","given":"Caspar 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Nobre","given":"Anna C.","non-dropping-particle":"","parse-names":false,"suffix":""},{"dropping-particle":"","family":"Schroeder","given":"Charles E.","non-dropping-particle":"","parse-names":false,"suffix":""},{"dropping-particle":"","family":"Friston","given":"Karl J.","non-dropping-particle":"","parse-names":false,"suffix":""},{"dropping-particle":"","family":"Melloni","given":"Lucia","non-dropping-particle":"","parse-names":false,"suffix":""}],"container-title":"Journal of Neuroscience","id":"ITEM-1","issue":"40","issued":{"date-parts":[["2018"]]},"page":"8680-8693","title":"Not all predictions are equal: “what” and “when” predictions modulate activity in auditory cortex through different mechanisms","type":"article-journal","volume":"38"},"uris":["http://www.mendeley.com/documents/?uuid=e6c4e5a3-7bb7-4448-8980-7277c3005810"]}],"mendeley":{"formattedCitation":"[14]","plainTextFormattedCitation":"[14]","previouslyFormattedCitation":"[14]"},"properties":{"noteIndex":0},"schema":"https://github.com/citation-style-language/schema/raw/master/csl-citation.json"}</w:instrText>
      </w:r>
      <w:r w:rsidR="00B869D6">
        <w:rPr>
          <w:sz w:val="28"/>
          <w:szCs w:val="28"/>
        </w:rPr>
        <w:fldChar w:fldCharType="separate"/>
      </w:r>
      <w:r w:rsidR="00B869D6" w:rsidRPr="00B869D6">
        <w:rPr>
          <w:noProof/>
          <w:sz w:val="28"/>
          <w:szCs w:val="28"/>
        </w:rPr>
        <w:t>[14]</w:t>
      </w:r>
      <w:r w:rsidR="00B869D6">
        <w:rPr>
          <w:sz w:val="28"/>
          <w:szCs w:val="28"/>
        </w:rPr>
        <w:fldChar w:fldCharType="end"/>
      </w:r>
      <w:r w:rsidR="00B869D6">
        <w:rPr>
          <w:sz w:val="28"/>
          <w:szCs w:val="28"/>
        </w:rPr>
        <w:t xml:space="preserve"> to study this interaction using ECOG data, but th</w:t>
      </w:r>
      <w:r w:rsidR="000C16D9">
        <w:rPr>
          <w:sz w:val="28"/>
          <w:szCs w:val="28"/>
        </w:rPr>
        <w:t xml:space="preserve">e less no of participants used and exclusion of an important factor i.e Attention, failed to investigate the proper interaction of this What and When. </w:t>
      </w:r>
    </w:p>
    <w:p w14:paraId="1FEB887A" w14:textId="77777777" w:rsidR="000C16D9" w:rsidRDefault="000C16D9">
      <w:pPr>
        <w:jc w:val="both"/>
        <w:rPr>
          <w:sz w:val="28"/>
          <w:szCs w:val="28"/>
        </w:rPr>
      </w:pPr>
    </w:p>
    <w:p w14:paraId="7EEF6222" w14:textId="33416945" w:rsidR="000C16D9" w:rsidRDefault="00594582">
      <w:pPr>
        <w:jc w:val="both"/>
        <w:rPr>
          <w:sz w:val="28"/>
          <w:szCs w:val="28"/>
        </w:rPr>
      </w:pPr>
      <w:r>
        <w:rPr>
          <w:sz w:val="28"/>
          <w:szCs w:val="28"/>
        </w:rPr>
        <w:t xml:space="preserve">Attention and Prediction both are top down processes, both affect human perception. </w:t>
      </w:r>
      <w:r w:rsidRPr="00594582">
        <w:rPr>
          <w:sz w:val="28"/>
          <w:szCs w:val="28"/>
        </w:rPr>
        <w:t>Theories on prediction relate to neural (mental) models inferring about (present or future) sensory or action-related information, whereas theories of attention are about the control of information flow underlying perception and action. Both concepts are related and not a</w:t>
      </w:r>
      <w:r>
        <w:rPr>
          <w:sz w:val="28"/>
          <w:szCs w:val="28"/>
        </w:rPr>
        <w:t xml:space="preserve">lways clearly distinguishable. </w:t>
      </w:r>
      <w:r>
        <w:rPr>
          <w:sz w:val="28"/>
          <w:szCs w:val="28"/>
        </w:rPr>
        <w:fldChar w:fldCharType="begin" w:fldLock="1"/>
      </w:r>
      <w:r>
        <w:rPr>
          <w:sz w:val="28"/>
          <w:szCs w:val="28"/>
        </w:rPr>
        <w:instrText>ADDIN CSL_CITATION {"citationItems":[{"id":"ITEM-1","itemData":{"DOI":"10.1016/j.brainres.2015.08.037","author":[{"dropping-particle":"V","family":"All","given":"Elsevier B","non-dropping-particle":"","parse-names":false,"suffix":""},{"dropping-particle":"","family":"James","given":"William","non-dropping-particle":"","parse-names":false,"suffix":""}],"id":"ITEM-1","issued":{"date-parts":[["2015"]]},"page":"1-13","title":"Bridging prediction and attention in current research on perception and action","type":"article-journal","volume":"1626"},"uris":["http://www.mendeley.com/documents/?uuid=a5d43fa3-60bc-423b-bb3e-ebb3ad2ad519"]}],"mendeley":{"formattedCitation":"[15]","plainTextFormattedCitation":"[15]","previouslyFormattedCitation":"[15]"},"properties":{"noteIndex":0},"schema":"https://github.com/citation-style-language/schema/raw/master/csl-citation.json"}</w:instrText>
      </w:r>
      <w:r>
        <w:rPr>
          <w:sz w:val="28"/>
          <w:szCs w:val="28"/>
        </w:rPr>
        <w:fldChar w:fldCharType="separate"/>
      </w:r>
      <w:r w:rsidRPr="00594582">
        <w:rPr>
          <w:noProof/>
          <w:sz w:val="28"/>
          <w:szCs w:val="28"/>
        </w:rPr>
        <w:t>[15]</w:t>
      </w:r>
      <w:r>
        <w:rPr>
          <w:sz w:val="28"/>
          <w:szCs w:val="28"/>
        </w:rPr>
        <w:fldChar w:fldCharType="end"/>
      </w:r>
      <w:r>
        <w:rPr>
          <w:sz w:val="28"/>
          <w:szCs w:val="28"/>
        </w:rPr>
        <w:t xml:space="preserve"> Whereas there have been a lot of evidence about the feature specific attentional abilities which means the focussed and divided attention can be dissociated </w:t>
      </w:r>
      <w:r>
        <w:rPr>
          <w:sz w:val="28"/>
          <w:szCs w:val="28"/>
        </w:rPr>
        <w:fldChar w:fldCharType="begin" w:fldLock="1"/>
      </w:r>
      <w:r>
        <w:rPr>
          <w:sz w:val="28"/>
          <w:szCs w:val="28"/>
        </w:rPr>
        <w:instrText>ADDIN CSL_CITATION {"citationItems":[{"id":"ITEM-1","itemData":{"DOI":"10.1523/JNEUROSCI.3276-14.2015","author":[{"dropping-particle":"","family":"Wyart","given":"X Valentin","non-dropping-particle":"","parse-names":false,"suffix":""},{"dropping-particle":"","family":"Myers","given":"Nicholas E","non-dropping-particle":"","parse-names":false,"suffix":""},{"dropping-particle":"","family":"Summerfield","given":"Christopher","non-dropping-particle":"","parse-names":false,"suffix":""}],"id":"ITEM-1","issue":"8","issued":{"date-parts":[["2015"]]},"page":"3485-3498","title":"Neural Mechanisms of Human Perceptual Choice Under Focused and Divided Attention","type":"article-journal","volume":"35"},"uris":["http://www.mendeley.com/documents/?uuid=0072994b-3d50-40ef-9a48-034dd60e9d40"]}],"mendeley":{"formattedCitation":"[16]","plainTextFormattedCitation":"[16]","previouslyFormattedCitation":"[16]"},"properties":{"noteIndex":0},"schema":"https://github.com/citation-style-language/schema/raw/master/csl-citation.json"}</w:instrText>
      </w:r>
      <w:r>
        <w:rPr>
          <w:sz w:val="28"/>
          <w:szCs w:val="28"/>
        </w:rPr>
        <w:fldChar w:fldCharType="separate"/>
      </w:r>
      <w:r w:rsidRPr="00594582">
        <w:rPr>
          <w:noProof/>
          <w:sz w:val="28"/>
          <w:szCs w:val="28"/>
        </w:rPr>
        <w:t>[16]</w:t>
      </w:r>
      <w:r>
        <w:rPr>
          <w:sz w:val="28"/>
          <w:szCs w:val="28"/>
        </w:rPr>
        <w:fldChar w:fldCharType="end"/>
      </w:r>
      <w:r>
        <w:rPr>
          <w:sz w:val="28"/>
          <w:szCs w:val="28"/>
        </w:rPr>
        <w:fldChar w:fldCharType="begin" w:fldLock="1"/>
      </w:r>
      <w:r>
        <w:rPr>
          <w:sz w:val="28"/>
          <w:szCs w:val="28"/>
        </w:rPr>
        <w:instrText>ADDIN CSL_CITATION {"citationItems":[{"id":"ITEM-1","itemData":{"author":[{"dropping-particle":"","family":"Summerfield","given":"Christopher","non-dropping-particle":"","parse-names":false,"suffix":""},{"dropping-particle":"","family":"Mangels","given":"Jennifer A","non-dropping-particle":"","parse-names":false,"suffix":""}],"id":"ITEM-1","issued":{"date-parts":[["2006"]]},"page":"1120-1132","title":"Dissociable Neural Mechanisms for Encoding Predictable and Unpredictable Events","type":"article-journal"},"uris":["http://www.mendeley.com/documents/?uuid=5582e5e1-0d93-4340-97b5-ed507cf298b9"]}],"mendeley":{"formattedCitation":"[17]","plainTextFormattedCitation":"[17]","previouslyFormattedCitation":"[17]"},"properties":{"noteIndex":0},"schema":"https://github.com/citation-style-language/schema/raw/master/csl-citation.json"}</w:instrText>
      </w:r>
      <w:r>
        <w:rPr>
          <w:sz w:val="28"/>
          <w:szCs w:val="28"/>
        </w:rPr>
        <w:fldChar w:fldCharType="separate"/>
      </w:r>
      <w:r w:rsidRPr="00594582">
        <w:rPr>
          <w:noProof/>
          <w:sz w:val="28"/>
          <w:szCs w:val="28"/>
        </w:rPr>
        <w:t>[17]</w:t>
      </w:r>
      <w:r>
        <w:rPr>
          <w:sz w:val="28"/>
          <w:szCs w:val="28"/>
        </w:rPr>
        <w:fldChar w:fldCharType="end"/>
      </w:r>
      <w:r>
        <w:rPr>
          <w:sz w:val="28"/>
          <w:szCs w:val="28"/>
        </w:rPr>
        <w:fldChar w:fldCharType="begin" w:fldLock="1"/>
      </w:r>
      <w:r w:rsidR="00031551">
        <w:rPr>
          <w:sz w:val="28"/>
          <w:szCs w:val="28"/>
        </w:rPr>
        <w:instrText>ADDIN CSL_CITATION {"citationItems":[{"id":"ITEM-1","itemData":{"DOI":"10.1523/JNEUROSCI.3308-13.2013","author":[{"dropping-particle":"","family":"Jiang","given":"Jiefeng","non-dropping-particle":"","parse-names":false,"suffix":""},{"dropping-particle":"","family":"Summerfield","given":"Christopher","non-dropping-particle":"","parse-names":false,"suffix":""},{"dropping-particle":"","family":"Egner","given":"Tobias","non-dropping-particle":"","parse-names":false,"suffix":""}],"id":"ITEM-1","issue":"47","issued":{"date-parts":[["2013"]]},"page":"18438-18447","title":"Attention Sharpens the Distinction between Expected and Unexpected Percepts in the Visual Brain","type":"article-journal","volume":"33"},"uris":["http://www.mendeley.com/documents/?uuid=7cb390dc-28d0-4ab0-a4de-b71ebdee05bf"]}],"mendeley":{"formattedCitation":"[18]","plainTextFormattedCitation":"[18]","previouslyFormattedCitation":"[18]"},"properties":{"noteIndex":0},"schema":"https://github.com/citation-style-language/schema/raw/master/csl-citation.json"}</w:instrText>
      </w:r>
      <w:r>
        <w:rPr>
          <w:sz w:val="28"/>
          <w:szCs w:val="28"/>
        </w:rPr>
        <w:fldChar w:fldCharType="separate"/>
      </w:r>
      <w:r w:rsidRPr="00594582">
        <w:rPr>
          <w:noProof/>
          <w:sz w:val="28"/>
          <w:szCs w:val="28"/>
        </w:rPr>
        <w:t>[18]</w:t>
      </w:r>
      <w:r>
        <w:rPr>
          <w:sz w:val="28"/>
          <w:szCs w:val="28"/>
        </w:rPr>
        <w:fldChar w:fldCharType="end"/>
      </w:r>
      <w:r>
        <w:rPr>
          <w:sz w:val="28"/>
          <w:szCs w:val="28"/>
        </w:rPr>
        <w:t xml:space="preserve">.  </w:t>
      </w:r>
      <w:r w:rsidR="00F27FDB">
        <w:rPr>
          <w:sz w:val="28"/>
          <w:szCs w:val="28"/>
        </w:rPr>
        <w:t xml:space="preserve">This gives us motivation to investigate attention and prediction by designing an orthogonal task, where attention is diverted to one feature of the stimuli whereas the prediction is related to another feature. This design should analyse the prediction effects in less/diverted focus of attention. </w:t>
      </w:r>
    </w:p>
    <w:p w14:paraId="64C36A2C" w14:textId="77777777" w:rsidR="00A67FC9" w:rsidRDefault="00A67FC9">
      <w:pPr>
        <w:jc w:val="both"/>
        <w:rPr>
          <w:sz w:val="28"/>
          <w:szCs w:val="28"/>
        </w:rPr>
      </w:pPr>
    </w:p>
    <w:p w14:paraId="4F535910" w14:textId="40517FFA" w:rsidR="00A67FC9" w:rsidRDefault="00A67FC9" w:rsidP="00A67FC9">
      <w:pPr>
        <w:jc w:val="both"/>
        <w:rPr>
          <w:sz w:val="28"/>
          <w:szCs w:val="28"/>
        </w:rPr>
      </w:pPr>
      <w:r>
        <w:rPr>
          <w:sz w:val="28"/>
          <w:szCs w:val="28"/>
        </w:rPr>
        <w:t>Returning back to the WHEN information, this information about the stimuli might be either predictable or unpredictable (temporal predictability in general). Most of the experiments in predictive processing research have studied prediction effects with just two components i.e a cue and a target. This has been reported as match and mismatch prediction effects based on match/mismatch of cue and target. To investigate the effect of tempor</w:t>
      </w:r>
      <w:r w:rsidR="00031551">
        <w:rPr>
          <w:sz w:val="28"/>
          <w:szCs w:val="28"/>
        </w:rPr>
        <w:t>al predictability on prediction</w:t>
      </w:r>
      <w:r>
        <w:rPr>
          <w:sz w:val="28"/>
          <w:szCs w:val="28"/>
        </w:rPr>
        <w:t xml:space="preserve">, there should be longer sequences of cue’s which </w:t>
      </w:r>
      <w:r>
        <w:rPr>
          <w:sz w:val="28"/>
          <w:szCs w:val="28"/>
        </w:rPr>
        <w:lastRenderedPageBreak/>
        <w:t xml:space="preserve">will generate stronger predictions, helps to understand how does the temporable predictability affect the development of predictions. </w:t>
      </w:r>
    </w:p>
    <w:p w14:paraId="068A76EE" w14:textId="77777777" w:rsidR="00A67FC9" w:rsidRDefault="00A67FC9" w:rsidP="00A67FC9">
      <w:pPr>
        <w:jc w:val="both"/>
        <w:rPr>
          <w:sz w:val="28"/>
          <w:szCs w:val="28"/>
        </w:rPr>
      </w:pPr>
    </w:p>
    <w:p w14:paraId="09014F32" w14:textId="10244B70" w:rsidR="00A67FC9" w:rsidRDefault="00A67FC9" w:rsidP="00A67FC9">
      <w:pPr>
        <w:jc w:val="both"/>
        <w:rPr>
          <w:sz w:val="28"/>
          <w:szCs w:val="28"/>
        </w:rPr>
      </w:pPr>
      <w:r>
        <w:rPr>
          <w:sz w:val="28"/>
          <w:szCs w:val="28"/>
        </w:rPr>
        <w:t>In this experiment we focus on visual domain, interaction of WHAT and WHEN information and investigation the prediction effects in less focus of attention. We manipulated the attention of the participants to one of feature of the stimuli (</w:t>
      </w:r>
      <w:r w:rsidR="00031551">
        <w:rPr>
          <w:sz w:val="28"/>
          <w:szCs w:val="28"/>
        </w:rPr>
        <w:t>cpd : cycles per degree of a gabor patch</w:t>
      </w:r>
      <w:r>
        <w:rPr>
          <w:sz w:val="28"/>
          <w:szCs w:val="28"/>
        </w:rPr>
        <w:t>)</w:t>
      </w:r>
      <w:r w:rsidR="00031551">
        <w:rPr>
          <w:sz w:val="28"/>
          <w:szCs w:val="28"/>
        </w:rPr>
        <w:t xml:space="preserve"> and the prediction to the another feature (orientation of the gabor patch) in a series of previous stimuli in a sequence of four gabors. The feature having focussed attention is present at the Target. Here we plan to measure the effect of temporal predictability on the four gabor patches which are in less focus of attention. </w:t>
      </w:r>
    </w:p>
    <w:p w14:paraId="37CD055C" w14:textId="77777777" w:rsidR="00A67FC9" w:rsidRDefault="00A67FC9">
      <w:pPr>
        <w:jc w:val="both"/>
        <w:rPr>
          <w:sz w:val="28"/>
          <w:szCs w:val="28"/>
        </w:rPr>
      </w:pPr>
    </w:p>
    <w:p w14:paraId="11A765CD" w14:textId="7D01FFDD" w:rsidR="00031551" w:rsidRDefault="00031551">
      <w:pPr>
        <w:jc w:val="both"/>
        <w:rPr>
          <w:sz w:val="28"/>
          <w:szCs w:val="28"/>
        </w:rPr>
      </w:pPr>
      <w:r>
        <w:rPr>
          <w:sz w:val="28"/>
          <w:szCs w:val="28"/>
        </w:rPr>
        <w:t xml:space="preserve">The presentation of gabors may enhance the neural response or may also suppress the neural response based on temporal predictability. This kind of suppression or enhancement has been studies through different names like Neural adaptation, repeation suppression, repeatition enhancement, </w:t>
      </w:r>
      <w:r w:rsidRPr="004554F6">
        <w:rPr>
          <w:sz w:val="28"/>
          <w:szCs w:val="28"/>
        </w:rPr>
        <w:t>mnemonic filtering, decremental response and Neural priming</w:t>
      </w:r>
      <w:r>
        <w:rPr>
          <w:sz w:val="28"/>
          <w:szCs w:val="28"/>
        </w:rPr>
        <w:t xml:space="preserve"> </w:t>
      </w:r>
      <w:r>
        <w:rPr>
          <w:sz w:val="28"/>
          <w:szCs w:val="28"/>
        </w:rPr>
        <w:fldChar w:fldCharType="begin" w:fldLock="1"/>
      </w:r>
      <w:r w:rsidR="00C4578B">
        <w:rPr>
          <w:sz w:val="28"/>
          <w:szCs w:val="28"/>
        </w:rPr>
        <w:instrText>ADDIN CSL_CITATION {"citationItems":[{"id":"ITEM-1","itemData":{"DOI":"10.1016/j.tics.2005.11.006","ISSN":"13646613","PMID":"16321563","abstract":"One of the most robust experience-related cortical dynamics is reduced neural activity when stimuli are repeated. This reduction has been linked to performance improvements due to repetition and also used to probe functional characteristics of neural populations. However, the underlying neural mechanisms are as yet unknown. Here, we consider three models that have been proposed to account for repetition-related reductions in neural activity, and evaluate them in terms of their ability to account for the main properties of this phenomenon as measured with single-cell recordings and neuroimaging techniques. We also discuss future directions for distinguishing between these models, which will be important for understanding the neural consequences of repetition and for interpreting repetition-related effects in neuroimaging data. © 2005 Elsevier Ltd. All rights reserved.","author":[{"dropping-particle":"","family":"Grill-Spector","given":"Kalanit","non-dropping-particle":"","parse-names":false,"suffix":""},{"dropping-particle":"","family":"Henson","given":"Richard","non-dropping-particle":"","parse-names":false,"suffix":""},{"dropping-particle":"","family":"Martin","given":"Alex","non-dropping-particle":"","parse-names":false,"suffix":""}],"container-title":"Trends in Cognitive Sciences","id":"ITEM-1","issue":"1","issued":{"date-parts":[["2006"]]},"page":"14-23","title":"Repetition and the brain: Neural models of stimulus-specific effects","type":"article-journal","volume":"10"},"uris":["http://www.mendeley.com/documents/?uuid=5065594d-4e0a-42b7-b637-af7c7dc9ec7c"]}],"mendeley":{"formattedCitation":"[19]","plainTextFormattedCitation":"[19]","previouslyFormattedCitation":"[19]"},"properties":{"noteIndex":0},"schema":"https://github.com/citation-style-language/schema/raw/master/csl-citation.json"}</w:instrText>
      </w:r>
      <w:r>
        <w:rPr>
          <w:sz w:val="28"/>
          <w:szCs w:val="28"/>
        </w:rPr>
        <w:fldChar w:fldCharType="separate"/>
      </w:r>
      <w:r w:rsidRPr="00031551">
        <w:rPr>
          <w:noProof/>
          <w:sz w:val="28"/>
          <w:szCs w:val="28"/>
        </w:rPr>
        <w:t>[19]</w:t>
      </w:r>
      <w:r>
        <w:rPr>
          <w:sz w:val="28"/>
          <w:szCs w:val="28"/>
        </w:rPr>
        <w:fldChar w:fldCharType="end"/>
      </w:r>
      <w:r>
        <w:rPr>
          <w:sz w:val="28"/>
          <w:szCs w:val="28"/>
        </w:rPr>
        <w:t xml:space="preserve">. </w:t>
      </w:r>
      <w:r w:rsidR="00AB5CFD">
        <w:rPr>
          <w:sz w:val="28"/>
          <w:szCs w:val="28"/>
        </w:rPr>
        <w:t xml:space="preserve">On one side it is possible that temporal predictability could enhance repeatition suppression effect as there are two sources of information about the stimuli i.e timing and orientation. On the other side it is possible that the predictions are enhanced when the timing information is unpredictable as the system increase the reliance on the internal model to reduce the uncertainity of the external stimuli. We do so through conventional evoked analysis approach and advanced analysis like source reconstruction. </w:t>
      </w:r>
    </w:p>
    <w:p w14:paraId="4ACF9425" w14:textId="77777777" w:rsidR="00AB5CFD" w:rsidRDefault="00AB5CFD">
      <w:pPr>
        <w:jc w:val="both"/>
        <w:rPr>
          <w:sz w:val="28"/>
          <w:szCs w:val="28"/>
        </w:rPr>
      </w:pPr>
    </w:p>
    <w:p w14:paraId="0019FD71" w14:textId="4E7AEF8C" w:rsidR="002F4C0B" w:rsidRPr="000A4F0F" w:rsidRDefault="00C4578B">
      <w:pPr>
        <w:jc w:val="both"/>
        <w:rPr>
          <w:sz w:val="28"/>
          <w:szCs w:val="28"/>
        </w:rPr>
      </w:pPr>
      <w:r>
        <w:rPr>
          <w:sz w:val="28"/>
          <w:szCs w:val="28"/>
        </w:rPr>
        <w:t xml:space="preserve">With the access to higher computational power and advanced machine learning methods, multivariate pattern analysis </w:t>
      </w:r>
      <w:r w:rsidR="00EE72D2">
        <w:rPr>
          <w:sz w:val="28"/>
          <w:szCs w:val="28"/>
        </w:rPr>
        <w:t>has gained a lot of interest in recent years</w:t>
      </w:r>
      <w:r>
        <w:rPr>
          <w:sz w:val="28"/>
          <w:szCs w:val="28"/>
        </w:rPr>
        <w:t xml:space="preserve">. It is </w:t>
      </w:r>
      <w:r w:rsidR="009200B0">
        <w:rPr>
          <w:sz w:val="28"/>
          <w:szCs w:val="28"/>
        </w:rPr>
        <w:t xml:space="preserve">now </w:t>
      </w:r>
      <w:r>
        <w:rPr>
          <w:sz w:val="28"/>
          <w:szCs w:val="28"/>
        </w:rPr>
        <w:t xml:space="preserve">possible to decode the orientation, position, identitity, angle, seen and unseen information from EEG and MEG signals at every millisecond or every sample </w:t>
      </w:r>
      <w:r>
        <w:rPr>
          <w:sz w:val="28"/>
          <w:szCs w:val="28"/>
        </w:rPr>
        <w:fldChar w:fldCharType="begin" w:fldLock="1"/>
      </w:r>
      <w:r>
        <w:rPr>
          <w:sz w:val="28"/>
          <w:szCs w:val="28"/>
        </w:rPr>
        <w:instrText>ADDIN CSL_CITATION {"citationItems":[{"id":"ITEM-1","itemData":{"DOI":"10.1016/j.neuron.2016.10.051","ISSN":"10974199","abstract":"Recent evidence of unconscious working memory challenges the notion that only visible stimuli can be actively maintained over time. In the present study, we investigated the neural dynamics underlying the maintenance of variably visible stimuli using magnetoencephalography. Subjects had to detect and mentally maintain the orientation of a masked grating. We show that the stimulus is fully encoded in early brain activity independently of visibility reports. However, the presence and orientation of the target are actively maintained throughout the brief retention period, even when the stimulus is reported as unseen. Source and decoding analyses revealed that perceptual maintenance recruits a hierarchical network spanning the early visual, temporal, parietal, and frontal cortices. Importantly, the representations coded in the late processing stages of this network specifically predicted visibility reports. These unexpected results challenge several theories of consciousness and suggest that invisible information can be briefly maintained within the higher processing stages of visual perception.","author":[{"dropping-particle":"","family":"King","given":"Jean Rémi","non-dropping-particle":"","parse-names":false,"suffix":""},{"dropping-particle":"","family":"Pescetelli","given":"Niccolo","non-dropping-particle":"","parse-names":false,"suffix":""},{"dropping-particle":"","family":"Dehaene","given":"Stanislas","non-dropping-particle":"","parse-names":false,"suffix":""}],"container-title":"Neuron","id":"ITEM-1","issue":"5","issued":{"date-parts":[["2016"]]},"page":"1122-1134","title":"Brain Mechanisms Underlying the Brief Maintenance of Seen and Unseen Sensory Information","type":"article-journal","volume":"92"},"uris":["http://www.mendeley.com/documents/?uuid=f504a41c-7be8-4a27-bc04-1aaf6129cef1"]}],"mendeley":{"formattedCitation":"[20]","plainTextFormattedCitation":"[20]","previouslyFormattedCitation":"[20]"},"properties":{"noteIndex":0},"schema":"https://github.com/citation-style-language/schema/raw/master/csl-citation.json"}</w:instrText>
      </w:r>
      <w:r>
        <w:rPr>
          <w:sz w:val="28"/>
          <w:szCs w:val="28"/>
        </w:rPr>
        <w:fldChar w:fldCharType="separate"/>
      </w:r>
      <w:r w:rsidRPr="00C4578B">
        <w:rPr>
          <w:noProof/>
          <w:sz w:val="28"/>
          <w:szCs w:val="28"/>
        </w:rPr>
        <w:t>[20]</w:t>
      </w:r>
      <w:r>
        <w:rPr>
          <w:sz w:val="28"/>
          <w:szCs w:val="28"/>
        </w:rPr>
        <w:fldChar w:fldCharType="end"/>
      </w:r>
      <w:r>
        <w:rPr>
          <w:sz w:val="28"/>
          <w:szCs w:val="28"/>
        </w:rPr>
        <w:fldChar w:fldCharType="begin" w:fldLock="1"/>
      </w:r>
      <w:r w:rsidR="004D029C">
        <w:rPr>
          <w:sz w:val="28"/>
          <w:szCs w:val="28"/>
        </w:rPr>
        <w:instrText>ADDIN CSL_CITATION {"citationItems":[{"id":"ITEM-1","itemData":{"DOI":"10.1016/j.neuroimage.2017.07.022","ISSN":"10959572","abstract":"Visual gamma oscillations have been proposed to subserve perceptual binding, but their strong modulation by diverse stimulus features confounds interpretations of their precise functional role. Overcoming this challenge necessitates a comprehensive account of the relationship between gamma responses and stimulus features. Here we used multivariate pattern analyses on human MEG data to characterize the relationships between gamma responses and one basic stimulus feature, the orientation of contrast edges. Our findings confirmed we could decode orientation information from induced responses in two dominant frequency bands at 24–32 Hz and 50–58 Hz. Decoding was higher for cardinal than oblique orientations, with similar results also obtained for evoked MEG responses. In contrast to multivariate analyses, orientation information was mostly absent in univariate signals: evoked and induced responses in early visual cortex were similar in all orientations, with only exception an inverse oblique effect observed in induced responses, such that cardinal orientations produced weaker oscillatory signals than oblique orientations. Taken together, our results showed multivariate methods are well suited for the analysis of gamma oscillations, with multivariate patterns robustly encoding orientation information and predominantly discriminating cardinal from oblique stimuli.","author":[{"dropping-particle":"","family":"Pantazis","given":"Dimitrios","non-dropping-particle":"","parse-names":false,"suffix":""},{"dropping-particle":"","family":"Fang","given":"Mingtong","non-dropping-particle":"","parse-names":false,"suffix":""},{"dropping-particle":"","family":"Qin","given":"Sheng","non-dropping-particle":"","parse-names":false,"suffix":""},{"dropping-particle":"","family":"Mohsenzadeh","given":"Yalda","non-dropping-particle":"","parse-names":false,"suffix":""},{"dropping-particle":"","family":"Li","given":"Quanzheng","non-dropping-particle":"","parse-names":false,"suffix":""},{"dropping-particle":"","family":"Cichy","given":"Radoslaw Martin","non-dropping-particle":"","parse-names":false,"suffix":""}],"container-title":"NeuroImage","id":"ITEM-1","issue":"July","issued":{"date-parts":[["2018"]]},"page":"267-279","publisher":"Elsevier Ltd","title":"Decoding the orientation of contrast edges from MEG evoked and induced responses","type":"article-journal","volume":"180"},"uris":["http://www.mendeley.com/documents/?uuid=e578bb68-1fd7-46b4-a854-09fcc57eaf57"]},{"id":"ITEM-2","itemData":{"DOI":"10.1038/nn.3635","ISSN":"10976256","abstract":"A comprehensive picture of object processing in the human brain requires combining both spatial and temporal information about brain activity. Here we acquired human magnetoencephalography (MEG) and functional magnetic resonance imaging (fMRI) responses to 92 object images. Multivariate pattern classification applied to MEG revealed the time course of object processing: whereas individual images were discriminated by visual representations early, ordinate and superordinate category levels emerged relatively late. Using representational similarity analysis, we combined human fMRI and MEG to show content-specific correspondence between early MEG responses and primary visual cortex (V1), and later MEG responses and inferior temporal (IT) cortex. We identified transient and persistent neural activities during object processing with sources in V1 and IT. Finally, we correlated human MEG signals to single-unit responses in monkey IT. Together, our findings provide an integrated space- and time-resolved view of human object categorization during the first few hundred milliseconds of vision.","author":[{"dropping-particle":"","family":"Cichy","given":"Radoslaw Martin","non-dropping-particle":"","parse-names":false,"suffix":""},{"dropping-particle":"","family":"Pantazis","given":"Dimitrios","non-dropping-particle":"","parse-names":false,"suffix":""},{"dropping-particle":"","family":"Oliva","given":"Aude","non-dropping-particle":"","parse-names":false,"suffix":""}],"container-title":"Nature Neuroscience","id":"ITEM-2","issue":"3","issued":{"date-parts":[["2014"]]},"page":"455-462","publisher":"Nature Publishing Group","title":"Resolving human object recognition in space and time","type":"article-journal","volume":"17"},"uris":["http://www.mendeley.com/documents/?uuid=31061bec-aaba-46bb-a8cd-ab7cf4fd039d"]}],"mendeley":{"formattedCitation":"[21], [22]","plainTextFormattedCitation":"[21], [22]","previouslyFormattedCitation":"[21], [22]"},"properties":{"noteIndex":0},"schema":"https://github.com/citation-style-language/schema/raw/master/csl-citation.json"}</w:instrText>
      </w:r>
      <w:r>
        <w:rPr>
          <w:sz w:val="28"/>
          <w:szCs w:val="28"/>
        </w:rPr>
        <w:fldChar w:fldCharType="separate"/>
      </w:r>
      <w:r w:rsidRPr="00C4578B">
        <w:rPr>
          <w:noProof/>
          <w:sz w:val="28"/>
          <w:szCs w:val="28"/>
        </w:rPr>
        <w:t>[21], [22]</w:t>
      </w:r>
      <w:r>
        <w:rPr>
          <w:sz w:val="28"/>
          <w:szCs w:val="28"/>
        </w:rPr>
        <w:fldChar w:fldCharType="end"/>
      </w:r>
      <w:r>
        <w:rPr>
          <w:sz w:val="28"/>
          <w:szCs w:val="28"/>
        </w:rPr>
        <w:t xml:space="preserve">. I will be interesting to decode the orientation of each presented gabors during less focus of attention, representing the developing predictions.  </w:t>
      </w:r>
    </w:p>
    <w:p w14:paraId="605BBBCF" w14:textId="77777777" w:rsidR="00B910E8" w:rsidRDefault="00B910E8">
      <w:pPr>
        <w:jc w:val="both"/>
        <w:rPr>
          <w:sz w:val="28"/>
          <w:szCs w:val="28"/>
        </w:rPr>
      </w:pPr>
    </w:p>
    <w:p w14:paraId="3A40EC29" w14:textId="77777777" w:rsidR="00B910E8" w:rsidRDefault="00B910E8">
      <w:pPr>
        <w:jc w:val="both"/>
        <w:rPr>
          <w:sz w:val="28"/>
          <w:szCs w:val="28"/>
        </w:rPr>
      </w:pPr>
    </w:p>
    <w:p w14:paraId="4418897D" w14:textId="77777777" w:rsidR="0049377F" w:rsidRDefault="0049377F">
      <w:pPr>
        <w:jc w:val="both"/>
        <w:rPr>
          <w:sz w:val="28"/>
          <w:szCs w:val="28"/>
        </w:rPr>
      </w:pPr>
    </w:p>
    <w:p w14:paraId="7C5F609D" w14:textId="77777777" w:rsidR="0049377F" w:rsidRDefault="0049377F">
      <w:pPr>
        <w:jc w:val="both"/>
        <w:rPr>
          <w:sz w:val="28"/>
          <w:szCs w:val="28"/>
        </w:rPr>
      </w:pPr>
    </w:p>
    <w:p w14:paraId="720A6FED" w14:textId="77777777" w:rsidR="0049377F" w:rsidRDefault="0049377F">
      <w:pPr>
        <w:jc w:val="both"/>
        <w:rPr>
          <w:sz w:val="28"/>
          <w:szCs w:val="28"/>
        </w:rPr>
      </w:pPr>
    </w:p>
    <w:p w14:paraId="1574D1E8" w14:textId="77777777" w:rsidR="0049377F" w:rsidRDefault="0049377F">
      <w:pPr>
        <w:jc w:val="both"/>
        <w:rPr>
          <w:sz w:val="28"/>
          <w:szCs w:val="28"/>
        </w:rPr>
      </w:pPr>
    </w:p>
    <w:p w14:paraId="3DA58008" w14:textId="77777777" w:rsidR="0049377F" w:rsidRDefault="0049377F">
      <w:pPr>
        <w:jc w:val="both"/>
        <w:rPr>
          <w:sz w:val="28"/>
          <w:szCs w:val="28"/>
        </w:rPr>
      </w:pPr>
    </w:p>
    <w:p w14:paraId="513C0EC4" w14:textId="50C1ADDB" w:rsidR="00B109E7" w:rsidRDefault="00426C4D">
      <w:pPr>
        <w:jc w:val="both"/>
        <w:rPr>
          <w:sz w:val="28"/>
          <w:szCs w:val="28"/>
        </w:rPr>
      </w:pPr>
      <w:r w:rsidRPr="004554F6">
        <w:rPr>
          <w:noProof/>
          <w:sz w:val="28"/>
          <w:szCs w:val="28"/>
        </w:rPr>
        <mc:AlternateContent>
          <mc:Choice Requires="wpg">
            <w:drawing>
              <wp:anchor distT="0" distB="0" distL="114300" distR="114300" simplePos="0" relativeHeight="251658240" behindDoc="0" locked="0" layoutInCell="1" hidden="0" allowOverlap="1" wp14:anchorId="5CDDD09A" wp14:editId="31378C0B">
                <wp:simplePos x="0" y="0"/>
                <wp:positionH relativeFrom="column">
                  <wp:posOffset>-203200</wp:posOffset>
                </wp:positionH>
                <wp:positionV relativeFrom="paragraph">
                  <wp:posOffset>16554450</wp:posOffset>
                </wp:positionV>
                <wp:extent cx="6721475" cy="5295900"/>
                <wp:effectExtent l="0" t="0" r="9525" b="12700"/>
                <wp:wrapNone/>
                <wp:docPr id="107" name="Group 107"/>
                <wp:cNvGraphicFramePr/>
                <a:graphic xmlns:a="http://schemas.openxmlformats.org/drawingml/2006/main">
                  <a:graphicData uri="http://schemas.microsoft.com/office/word/2010/wordprocessingGroup">
                    <wpg:wgp>
                      <wpg:cNvGrpSpPr/>
                      <wpg:grpSpPr>
                        <a:xfrm>
                          <a:off x="0" y="0"/>
                          <a:ext cx="6721475" cy="5295900"/>
                          <a:chOff x="1984945" y="1132050"/>
                          <a:chExt cx="6722099" cy="5295900"/>
                        </a:xfrm>
                      </wpg:grpSpPr>
                      <wpg:grpSp>
                        <wpg:cNvPr id="1" name="Group 1"/>
                        <wpg:cNvGrpSpPr/>
                        <wpg:grpSpPr>
                          <a:xfrm>
                            <a:off x="1984945" y="1132050"/>
                            <a:ext cx="6722099" cy="5295900"/>
                            <a:chOff x="0" y="0"/>
                            <a:chExt cx="6722700" cy="5296395"/>
                          </a:xfrm>
                        </wpg:grpSpPr>
                        <wps:wsp>
                          <wps:cNvPr id="2" name="Rectangle 2"/>
                          <wps:cNvSpPr/>
                          <wps:spPr>
                            <a:xfrm>
                              <a:off x="0" y="0"/>
                              <a:ext cx="6722700" cy="5296375"/>
                            </a:xfrm>
                            <a:prstGeom prst="rect">
                              <a:avLst/>
                            </a:prstGeom>
                            <a:noFill/>
                            <a:ln>
                              <a:noFill/>
                            </a:ln>
                          </wps:spPr>
                          <wps:txbx>
                            <w:txbxContent>
                              <w:p w14:paraId="3E4CDD0B" w14:textId="77777777" w:rsidR="00B109E7" w:rsidRDefault="00B109E7">
                                <w:pPr>
                                  <w:textDirection w:val="btLr"/>
                                </w:pPr>
                              </w:p>
                            </w:txbxContent>
                          </wps:txbx>
                          <wps:bodyPr spcFirstLastPara="1" wrap="square" lIns="91425" tIns="91425" rIns="91425" bIns="91425" anchor="ctr" anchorCtr="0">
                            <a:noAutofit/>
                          </wps:bodyPr>
                        </wps:wsp>
                        <wpg:grpSp>
                          <wpg:cNvPr id="3" name="Group 3"/>
                          <wpg:cNvGrpSpPr/>
                          <wpg:grpSpPr>
                            <a:xfrm>
                              <a:off x="0" y="35626"/>
                              <a:ext cx="6722056" cy="5260769"/>
                              <a:chOff x="0" y="35626"/>
                              <a:chExt cx="6722056" cy="5260769"/>
                            </a:xfrm>
                          </wpg:grpSpPr>
                          <wpg:grpSp>
                            <wpg:cNvPr id="4" name="Group 4"/>
                            <wpg:cNvGrpSpPr/>
                            <wpg:grpSpPr>
                              <a:xfrm>
                                <a:off x="0" y="35626"/>
                                <a:ext cx="6722056" cy="5260769"/>
                                <a:chOff x="0" y="35626"/>
                                <a:chExt cx="6722056" cy="5260769"/>
                              </a:xfrm>
                            </wpg:grpSpPr>
                            <wpg:grpSp>
                              <wpg:cNvPr id="5" name="Group 5"/>
                              <wpg:cNvGrpSpPr/>
                              <wpg:grpSpPr>
                                <a:xfrm>
                                  <a:off x="0" y="35626"/>
                                  <a:ext cx="6722056" cy="5260769"/>
                                  <a:chOff x="0" y="0"/>
                                  <a:chExt cx="6722056" cy="5260769"/>
                                </a:xfrm>
                              </wpg:grpSpPr>
                              <wpg:grpSp>
                                <wpg:cNvPr id="6" name="Group 6"/>
                                <wpg:cNvGrpSpPr/>
                                <wpg:grpSpPr>
                                  <a:xfrm>
                                    <a:off x="0" y="201880"/>
                                    <a:ext cx="6722056" cy="5058889"/>
                                    <a:chOff x="0" y="0"/>
                                    <a:chExt cx="6722056" cy="5058889"/>
                                  </a:xfrm>
                                </wpg:grpSpPr>
                                <pic:pic xmlns:pic="http://schemas.openxmlformats.org/drawingml/2006/picture">
                                  <pic:nvPicPr>
                                    <pic:cNvPr id="9" name="Shape 9"/>
                                    <pic:cNvPicPr preferRelativeResize="0"/>
                                  </pic:nvPicPr>
                                  <pic:blipFill rotWithShape="1">
                                    <a:blip r:embed="rId7">
                                      <a:alphaModFix/>
                                    </a:blip>
                                    <a:srcRect l="13761" t="1591" r="9543" b="2019"/>
                                    <a:stretch/>
                                  </pic:blipFill>
                                  <pic:spPr>
                                    <a:xfrm>
                                      <a:off x="0" y="0"/>
                                      <a:ext cx="3194462" cy="2244437"/>
                                    </a:xfrm>
                                    <a:prstGeom prst="rect">
                                      <a:avLst/>
                                    </a:prstGeom>
                                    <a:noFill/>
                                    <a:ln>
                                      <a:noFill/>
                                    </a:ln>
                                  </pic:spPr>
                                </pic:pic>
                                <pic:pic xmlns:pic="http://schemas.openxmlformats.org/drawingml/2006/picture">
                                  <pic:nvPicPr>
                                    <pic:cNvPr id="10" name="Shape 10"/>
                                    <pic:cNvPicPr preferRelativeResize="0"/>
                                  </pic:nvPicPr>
                                  <pic:blipFill rotWithShape="1">
                                    <a:blip r:embed="rId8">
                                      <a:alphaModFix/>
                                    </a:blip>
                                    <a:srcRect l="11454" t="-77" r="12935" b="21"/>
                                    <a:stretch/>
                                  </pic:blipFill>
                                  <pic:spPr>
                                    <a:xfrm>
                                      <a:off x="3741043" y="57728"/>
                                      <a:ext cx="2981013" cy="2150625"/>
                                    </a:xfrm>
                                    <a:prstGeom prst="rect">
                                      <a:avLst/>
                                    </a:prstGeom>
                                    <a:noFill/>
                                    <a:ln>
                                      <a:noFill/>
                                    </a:ln>
                                  </pic:spPr>
                                </pic:pic>
                                <pic:pic xmlns:pic="http://schemas.openxmlformats.org/drawingml/2006/picture">
                                  <pic:nvPicPr>
                                    <pic:cNvPr id="11" name="Shape 11"/>
                                    <pic:cNvPicPr preferRelativeResize="0"/>
                                  </pic:nvPicPr>
                                  <pic:blipFill rotWithShape="1">
                                    <a:blip r:embed="rId9">
                                      <a:alphaModFix/>
                                    </a:blip>
                                    <a:srcRect l="13713" r="10656" b="3113"/>
                                    <a:stretch/>
                                  </pic:blipFill>
                                  <pic:spPr>
                                    <a:xfrm>
                                      <a:off x="130628" y="2861954"/>
                                      <a:ext cx="2838203" cy="2196935"/>
                                    </a:xfrm>
                                    <a:prstGeom prst="rect">
                                      <a:avLst/>
                                    </a:prstGeom>
                                    <a:noFill/>
                                    <a:ln>
                                      <a:noFill/>
                                    </a:ln>
                                  </pic:spPr>
                                </pic:pic>
                                <pic:pic xmlns:pic="http://schemas.openxmlformats.org/drawingml/2006/picture">
                                  <pic:nvPicPr>
                                    <pic:cNvPr id="12" name="Shape 12"/>
                                    <pic:cNvPicPr preferRelativeResize="0"/>
                                  </pic:nvPicPr>
                                  <pic:blipFill rotWithShape="1">
                                    <a:blip r:embed="rId10">
                                      <a:alphaModFix/>
                                    </a:blip>
                                    <a:srcRect l="12444" r="9916"/>
                                    <a:stretch/>
                                  </pic:blipFill>
                                  <pic:spPr>
                                    <a:xfrm>
                                      <a:off x="3741378" y="2861949"/>
                                      <a:ext cx="2980678" cy="2173185"/>
                                    </a:xfrm>
                                    <a:prstGeom prst="rect">
                                      <a:avLst/>
                                    </a:prstGeom>
                                    <a:noFill/>
                                    <a:ln>
                                      <a:noFill/>
                                    </a:ln>
                                  </pic:spPr>
                                </pic:pic>
                              </wpg:grpSp>
                              <wps:wsp>
                                <wps:cNvPr id="7" name="Rectangle 7"/>
                                <wps:cNvSpPr/>
                                <wps:spPr>
                                  <a:xfrm>
                                    <a:off x="130628" y="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21FBB4DB" w14:textId="092062F1" w:rsidR="00B109E7" w:rsidRDefault="00426C4D">
                                      <w:pPr>
                                        <w:textDirection w:val="btLr"/>
                                      </w:pPr>
                                      <w:r>
                                        <w:rPr>
                                          <w:color w:val="000000"/>
                                          <w:sz w:val="20"/>
                                        </w:rPr>
                                        <w:t>Figure 1</w:t>
                                      </w:r>
                                      <w:r w:rsidR="00C63FD8">
                                        <w:rPr>
                                          <w:color w:val="000000"/>
                                          <w:sz w:val="20"/>
                                        </w:rPr>
                                        <w:t>a: Predicting When only</w:t>
                                      </w:r>
                                    </w:p>
                                  </w:txbxContent>
                                </wps:txbx>
                                <wps:bodyPr spcFirstLastPara="1" wrap="square" lIns="91425" tIns="45700" rIns="91425" bIns="45700" anchor="t" anchorCtr="0">
                                  <a:noAutofit/>
                                </wps:bodyPr>
                              </wps:wsp>
                            </wpg:grpSp>
                            <wps:wsp>
                              <wps:cNvPr id="8" name="Rectangle 8"/>
                              <wps:cNvSpPr/>
                              <wps:spPr>
                                <a:xfrm>
                                  <a:off x="4166855" y="50210"/>
                                  <a:ext cx="2506971" cy="295262"/>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0F9F78FB" w14:textId="77777777" w:rsidR="00B109E7" w:rsidRDefault="00C63FD8">
                                    <w:pPr>
                                      <w:textDirection w:val="btLr"/>
                                    </w:pPr>
                                    <w:r>
                                      <w:rPr>
                                        <w:color w:val="000000"/>
                                        <w:sz w:val="20"/>
                                      </w:rPr>
                                      <w:t>Figure 2b: Predicting When only</w:t>
                                    </w:r>
                                  </w:p>
                                </w:txbxContent>
                              </wps:txbx>
                              <wps:bodyPr spcFirstLastPara="1" wrap="square" lIns="91425" tIns="45700" rIns="91425" bIns="45700" anchor="t" anchorCtr="0">
                                <a:noAutofit/>
                              </wps:bodyPr>
                            </wps:wsp>
                          </wpg:grpSp>
                          <wps:wsp>
                            <wps:cNvPr id="13" name="Rectangle 13"/>
                            <wps:cNvSpPr/>
                            <wps:spPr>
                              <a:xfrm>
                                <a:off x="285008" y="2755075"/>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7E05F6F3" w14:textId="77777777" w:rsidR="00B109E7" w:rsidRDefault="00C63FD8">
                                  <w:pPr>
                                    <w:textDirection w:val="btLr"/>
                                  </w:pPr>
                                  <w:r>
                                    <w:rPr>
                                      <w:color w:val="000000"/>
                                      <w:sz w:val="20"/>
                                    </w:rPr>
                                    <w:t>Figure 2c: Predicting When only</w:t>
                                  </w:r>
                                </w:p>
                              </w:txbxContent>
                            </wps:txbx>
                            <wps:bodyPr spcFirstLastPara="1" wrap="square" lIns="91425" tIns="45700" rIns="91425" bIns="45700" anchor="t" anchorCtr="0">
                              <a:noAutofit/>
                            </wps:bodyPr>
                          </wps:wsp>
                        </wpg:grpSp>
                        <wps:wsp>
                          <wps:cNvPr id="14" name="Rectangle 14"/>
                          <wps:cNvSpPr/>
                          <wps:spPr>
                            <a:xfrm>
                              <a:off x="4108862" y="2683823"/>
                              <a:ext cx="2506345" cy="294640"/>
                            </a:xfrm>
                            <a:prstGeom prst="rect">
                              <a:avLst/>
                            </a:prstGeom>
                            <a:solidFill>
                              <a:srgbClr val="FFFFFF"/>
                            </a:solidFill>
                            <a:ln w="9525" cap="flat" cmpd="sng">
                              <a:solidFill>
                                <a:schemeClr val="lt1"/>
                              </a:solidFill>
                              <a:prstDash val="solid"/>
                              <a:miter lim="800000"/>
                              <a:headEnd type="none" w="sm" len="sm"/>
                              <a:tailEnd type="none" w="sm" len="sm"/>
                            </a:ln>
                          </wps:spPr>
                          <wps:txbx>
                            <w:txbxContent>
                              <w:p w14:paraId="32ED4185" w14:textId="77777777" w:rsidR="00B109E7" w:rsidRDefault="00C63FD8">
                                <w:pPr>
                                  <w:textDirection w:val="btLr"/>
                                </w:pPr>
                                <w:r>
                                  <w:rPr>
                                    <w:color w:val="000000"/>
                                    <w:sz w:val="20"/>
                                  </w:rPr>
                                  <w:t>Figure 2d: Predicting When only</w:t>
                                </w:r>
                              </w:p>
                            </w:txbxContent>
                          </wps:txbx>
                          <wps:bodyPr spcFirstLastPara="1" wrap="square" lIns="91425" tIns="45700" rIns="91425" bIns="4570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5CDDD09A" id="Group 107" o:spid="_x0000_s1026" style="position:absolute;left:0;text-align:left;margin-left:-16pt;margin-top:1303.5pt;width:529.25pt;height:417pt;z-index:251658240;mso-width-relative:margin;mso-height-relative:margin" coordorigin="1984945,1132050" coordsize="6722099,52959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">
                <v:group id="Group 1" o:spid="_x0000_s1027" style="position:absolute;left:1984945;top:1132050;width:6722099;height:5295900" coordsize="6722700,529639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">
                  <v:rect id="Rectangle 2" o:spid="_x0000_s1028" style="position:absolute;width:6722700;height:52963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g5R1wQAA&#10;ANoAAAAPAAAAZHJzL2Rvd25yZXYueG1sRI/RasJAFETfC/7DcgXf6sYgUqOrqCi0PtXoB1yz12ww&#10;ezdmV03/visU+jjMzBlmvuxsLR7U+sqxgtEwAUFcOF1xqeB03L1/gPABWWPtmBT8kIflovc2x0y7&#10;Jx/okYdSRAj7DBWYEJpMSl8YsuiHriGO3sW1FkOUbSl1i88It7VMk2QiLVYcFww2tDFUXPO7VfA9&#10;dpRuU7/OSzs13fm4/7rhRKlBv1vNQATqwn/4r/2pFaTwuhJvgFz8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xIOUdcEAAADaAAAADwAAAAAAAAAAAAAAAACXAgAAZHJzL2Rvd25y&#10;ZXYueG1sUEsFBgAAAAAEAAQA9QAAAIUDAAAAAA==&#10;" filled="f" stroked="f">
                    <v:textbox inset="91425emu,91425emu,91425emu,91425emu">
                      <w:txbxContent>
                        <w:p w14:paraId="3E4CDD0B" w14:textId="77777777" w:rsidR="00B109E7" w:rsidRDefault="00B109E7">
                          <w:pPr>
                            <w:textDirection w:val="btLr"/>
                          </w:pPr>
                        </w:p>
                      </w:txbxContent>
                    </v:textbox>
                  </v:rect>
                  <v:group id="Group 3" o:spid="_x0000_s1029" style="position:absolute;top:35626;width:6722056;height:5260769" coordorigin=",35626" coordsize="6722056,52607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18vsfDAAAA2gAAAA8A&#10;AAAAAAAAAAAAAAAAqQIAAGRycy9kb3ducmV2LnhtbFBLBQYAAAAABAAEAPoAAACZAwAAAAA=&#10;">
                    <v:group id="Group 4" o:spid="_x0000_s1030" style="position:absolute;top:35626;width:6722056;height:5260769" coordorigin=",35626" coordsize="6722056,52607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group id="Group 5" o:spid="_x0000_s1031" style="position:absolute;top:35626;width:6722056;height:5260769" coordsize="6722056,526076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group id="Group 6" o:spid="_x0000_s1032" style="position:absolute;top:201880;width:6722056;height:5058889" coordsize="6722056,505888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33" type="#_x0000_t75" style="position:absolute;width:3194462;height:2244437;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N/&#10;E1vEAAAA2gAAAA8AAABkcnMvZG93bnJldi54bWxEj0FrwkAUhO9C/8PyCr3ppkKLjW6CFSxFKdLo&#10;weMj+0yC2bdLdtXk33eFgsdhZr5hFnlvWnGlzjeWFbxOEhDEpdUNVwoO+/V4BsIHZI2tZVIwkIc8&#10;exotMNX2xr90LUIlIoR9igrqEFwqpS9rMugn1hFH72Q7gyHKrpK6w1uEm1ZOk+RdGmw4LtToaFVT&#10;eS4uRkH5tv/5Wu82nxc7NNtjNRRu4wqlXp775RxEoD48wv/tb63gA+5X4g2Q2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FN/E1vEAAAA2gAAAA8AAAAAAAAAAAAAAAAAnAIA&#10;AGRycy9kb3ducmV2LnhtbFBLBQYAAAAABAAEAPcAAACNAwAAAAA=&#10;">
                            <v:imagedata r:id="rId11" o:title="" croptop="1043f" cropbottom="1323f" cropleft="9018f" cropright="6254f"/>
                          </v:shape>
                          <v:shape id="Shape 10" o:spid="_x0000_s1034" type="#_x0000_t75" style="position:absolute;left:3741043;top:57728;width:2981013;height:215062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i&#10;Rs7EAAAA2wAAAA8AAABkcnMvZG93bnJldi54bWxEj0FrwzAMhe+D/gejwW6L0wzKyOKWMSjsUArL&#10;RulRjdUkJJZD7CXpv68Og90k3tN7n4rd4no10RhazwbWSQqKuPK25drAz/f++RVUiMgWe89k4EYB&#10;dtvVQ4G59TN/0VTGWkkIhxwNNDEOudahashhSPxALNrVjw6jrGOt7YizhLteZ2m60Q5bloYGB/po&#10;qOrKX2eA6/5wnbuXuauOZ52dNuUlrltjnh6X9zdQkZb4b/67/rSCL/Tyiwygt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O/iRs7EAAAA2wAAAA8AAAAAAAAAAAAAAAAAnAIA&#10;AGRycy9kb3ducmV2LnhtbFBLBQYAAAAABAAEAPcAAACNAwAAAAA=&#10;">
                            <v:imagedata r:id="rId12" o:title="" croptop="-50f" cropbottom="14f" cropleft="7506f" cropright="8477f"/>
                          </v:shape>
                          <v:shape id="Shape 11" o:spid="_x0000_s1035" type="#_x0000_t75" style="position:absolute;left:130628;top:2861954;width:2838203;height:219693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ch&#10;6NjCAAAA2wAAAA8AAABkcnMvZG93bnJldi54bWxET01rwkAQvQv+h2UEb3WTEkobXcWqhYInrajH&#10;MTsmwexszK6a/ntXELzN433OaNKaSlypcaVlBfEgAkGcWV1yrmDz9/P2CcJ5ZI2VZVLwTw4m425n&#10;hKm2N17Rde1zEULYpaig8L5OpXRZQQbdwNbEgTvaxqAPsMmlbvAWwk0l36PoQxosOTQUWNOsoOy0&#10;vhgFu1n0lZy/zSLeXY6HZLvcz09tolS/106HIDy1/iV+un91mB/D45dwgBzf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XIejYwgAAANsAAAAPAAAAAAAAAAAAAAAAAJwCAABk&#10;cnMvZG93bnJldi54bWxQSwUGAAAAAAQABAD3AAAAiwMAAAAA&#10;">
                            <v:imagedata r:id="rId13" o:title="" cropbottom="2040f" cropleft="8987f" cropright="6984f"/>
                          </v:shape>
                          <v:shape id="Shape 12" o:spid="_x0000_s1036" type="#_x0000_t75" style="position:absolute;left:3741378;top:2861949;width:2980678;height:2173185;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HK&#10;MuTAAAAA2wAAAA8AAABkcnMvZG93bnJldi54bWxET0uLwjAQvgv+hzALe9N0hV2kGkUK4t4WX+hx&#10;aMa02ExKkrVdf71ZELzNx/ec+bK3jbiRD7VjBR/jDARx6XTNRsFhvx5NQYSIrLFxTAr+KMByMRzM&#10;Mdeu4y3ddtGIFMIhRwVVjG0uZSgrshjGriVO3MV5izFBb6T22KVw28hJln1JizWnhgpbKioqr7tf&#10;q2A7PX/6cLj+FPuuv2+ywhxPa6PU+1u/moGI1MeX+On+1mn+BP5/SQfIxQ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ocoy5MAAAADbAAAADwAAAAAAAAAAAAAAAACcAgAAZHJz&#10;L2Rvd25yZXYueG1sUEsFBgAAAAAEAAQA9wAAAIkDAAAAAA==&#10;">
                            <v:imagedata r:id="rId14" o:title="" cropleft="8155f" cropright="6499f"/>
                          </v:shape>
                        </v:group>
                        <v:rect id="Rectangle 7" o:spid="_x0000_s1037" style="position:absolute;left:130628;width:2506971;height:2952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eDD1wwAA&#10;ANoAAAAPAAAAZHJzL2Rvd25yZXYueG1sRI/Ni8IwFMTvC/s/hCfsbU3tgh/VKMuK4kEPfhw8Pppn&#10;U2xeShNt9783guBxmJnfMLNFZytxp8aXjhUM+gkI4tzpkgsFp+PqewzCB2SNlWNS8E8eFvPPjxlm&#10;2rW8p/shFCJC2GeowIRQZ1L63JBF33c1cfQurrEYomwKqRtsI9xWMk2SobRYclwwWNOfofx6uFkF&#10;y+XgjOmO1ms9GQ13q5+b2eak1Fev+52CCNSFd/jV3mgFI3heiT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eDD1wwAAANoAAAAPAAAAAAAAAAAAAAAAAJcCAABkcnMvZG93&#10;bnJldi54bWxQSwUGAAAAAAQABAD1AAAAhwMAAAAA&#10;" strokecolor="white [3201]">
                          <v:stroke startarrowwidth="narrow" startarrowlength="short" endarrowwidth="narrow" endarrowlength="short"/>
                          <v:textbox inset="91425emu,45700emu,91425emu,45700emu">
                            <w:txbxContent>
                              <w:p w14:paraId="21FBB4DB" w14:textId="092062F1" w:rsidR="00B109E7" w:rsidRDefault="00426C4D">
                                <w:pPr>
                                  <w:textDirection w:val="btLr"/>
                                </w:pPr>
                                <w:r>
                                  <w:rPr>
                                    <w:color w:val="000000"/>
                                    <w:sz w:val="20"/>
                                  </w:rPr>
                                  <w:t>Figure 1</w:t>
                                </w:r>
                                <w:r w:rsidR="00C63FD8">
                                  <w:rPr>
                                    <w:color w:val="000000"/>
                                    <w:sz w:val="20"/>
                                  </w:rPr>
                                  <w:t>a: Predicting When only</w:t>
                                </w:r>
                              </w:p>
                            </w:txbxContent>
                          </v:textbox>
                        </v:rect>
                      </v:group>
                      <v:rect id="Rectangle 8" o:spid="_x0000_s1038" style="position:absolute;left:4166855;top:50210;width:2506971;height:2952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56SHwAAA&#10;ANoAAAAPAAAAZHJzL2Rvd25yZXYueG1sRE89b8IwEN0r8R+sQ2IrDiBBSTEIERExlKG0A+MpvsYR&#10;8TmKHRL+PR4qMT69781usLW4U+srxwpm0wQEceF0xaWC35/j+wcIH5A11o5JwYM87Lajtw2m2vX8&#10;TfdLKEUMYZ+iAhNCk0rpC0MW/dQ1xJH7c63FEGFbSt1iH8NtLedJspQWK44NBhs6GCpul84qyLLZ&#10;FednynO9Xi3Px0VnvgpSajIe9p8gAg3hJf53n7SCuDVeiTdAbp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v56SHwAAAANoAAAAPAAAAAAAAAAAAAAAAAJcCAABkcnMvZG93bnJl&#10;di54bWxQSwUGAAAAAAQABAD1AAAAhAMAAAAA&#10;" strokecolor="white [3201]">
                        <v:stroke startarrowwidth="narrow" startarrowlength="short" endarrowwidth="narrow" endarrowlength="short"/>
                        <v:textbox inset="91425emu,45700emu,91425emu,45700emu">
                          <w:txbxContent>
                            <w:p w14:paraId="0F9F78FB" w14:textId="77777777" w:rsidR="00B109E7" w:rsidRDefault="00C63FD8">
                              <w:pPr>
                                <w:textDirection w:val="btLr"/>
                              </w:pPr>
                              <w:r>
                                <w:rPr>
                                  <w:color w:val="000000"/>
                                  <w:sz w:val="20"/>
                                </w:rPr>
                                <w:t>Figure 2b: Predicting When only</w:t>
                              </w:r>
                            </w:p>
                          </w:txbxContent>
                        </v:textbox>
                      </v:rect>
                    </v:group>
                    <v:rect id="Rectangle 13" o:spid="_x0000_s1039" style="position:absolute;left:285008;top:2755075;width:2506345;height:294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Wt40wgAA&#10;ANsAAAAPAAAAZHJzL2Rvd25yZXYueG1sRE9Na8JAEL0X/A/LFLzVTRRsTd2IKEoP9dDoweOwO82G&#10;ZmdDdqPpv+8WCr3N433OejO6VtyoD41nBfksA0GsvWm4VnA5H55eQISIbLD1TAq+KcCmnDyssTD+&#10;zh90q2ItUgiHAhXYGLtCyqAtOQwz3xEn7tP3DmOCfS1Nj/cU7lo5z7KldNhwarDY0c6S/qoGp2C/&#10;z684P9HxaFbPy9NhMdh3TUpNH8ftK4hIY/wX/7nfTJq/gN9f0gGy/A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Va3jTCAAAA2wAAAA8AAAAAAAAAAAAAAAAAlwIAAGRycy9kb3du&#10;cmV2LnhtbFBLBQYAAAAABAAEAPUAAACGAwAAAAA=&#10;" strokecolor="white [3201]">
                      <v:stroke startarrowwidth="narrow" startarrowlength="short" endarrowwidth="narrow" endarrowlength="short"/>
                      <v:textbox inset="91425emu,45700emu,91425emu,45700emu">
                        <w:txbxContent>
                          <w:p w14:paraId="7E05F6F3" w14:textId="77777777" w:rsidR="00B109E7" w:rsidRDefault="00C63FD8">
                            <w:pPr>
                              <w:textDirection w:val="btLr"/>
                            </w:pPr>
                            <w:r>
                              <w:rPr>
                                <w:color w:val="000000"/>
                                <w:sz w:val="20"/>
                              </w:rPr>
                              <w:t>Figure 2c: Predicting When only</w:t>
                            </w:r>
                          </w:p>
                        </w:txbxContent>
                      </v:textbox>
                    </v:rect>
                  </v:group>
                  <v:rect id="Rectangle 14" o:spid="_x0000_s1040" style="position:absolute;left:4108862;top:2683823;width:2506345;height:2946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s0ZAwgAA&#10;ANsAAAAPAAAAZHJzL2Rvd25yZXYueG1sRE9Na8JAEL0L/odlhN7MRluspq4ilYQe9FDrweOQnWaD&#10;2dmQXWP677sFobd5vM9ZbwfbiJ46XztWMEtSEMSl0zVXCs5f+XQJwgdkjY1jUvBDHrab8WiNmXZ3&#10;/qT+FCoRQ9hnqMCE0GZS+tKQRZ+4ljhy366zGCLsKqk7vMdw28h5mi6kxZpjg8GW3g2V19PNKtjv&#10;ZxecH6ko9Op1ccyfb+ZQklJPk2H3BiLQEP7FD/eHjvNf4O+XeIDc/AI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qzRkDCAAAA2wAAAA8AAAAAAAAAAAAAAAAAlwIAAGRycy9kb3du&#10;cmV2LnhtbFBLBQYAAAAABAAEAPUAAACGAwAAAAA=&#10;" strokecolor="white [3201]">
                    <v:stroke startarrowwidth="narrow" startarrowlength="short" endarrowwidth="narrow" endarrowlength="short"/>
                    <v:textbox inset="91425emu,45700emu,91425emu,45700emu">
                      <w:txbxContent>
                        <w:p w14:paraId="32ED4185" w14:textId="77777777" w:rsidR="00B109E7" w:rsidRDefault="00C63FD8">
                          <w:pPr>
                            <w:textDirection w:val="btLr"/>
                          </w:pPr>
                          <w:r>
                            <w:rPr>
                              <w:color w:val="000000"/>
                              <w:sz w:val="20"/>
                            </w:rPr>
                            <w:t>Figure 2d: Predicting When only</w:t>
                          </w:r>
                        </w:p>
                      </w:txbxContent>
                    </v:textbox>
                  </v:rect>
                </v:group>
              </v:group>
            </w:pict>
          </mc:Fallback>
        </mc:AlternateContent>
      </w:r>
    </w:p>
    <w:p w14:paraId="45860BA2" w14:textId="77777777" w:rsidR="00B85303" w:rsidRPr="004554F6" w:rsidRDefault="00B85303">
      <w:pPr>
        <w:jc w:val="both"/>
        <w:rPr>
          <w:b/>
          <w:sz w:val="28"/>
          <w:szCs w:val="28"/>
        </w:rPr>
      </w:pPr>
    </w:p>
    <w:p w14:paraId="080F556A" w14:textId="77777777" w:rsidR="00B109E7" w:rsidRPr="004554F6" w:rsidRDefault="00C63FD8">
      <w:pPr>
        <w:jc w:val="both"/>
        <w:rPr>
          <w:b/>
          <w:sz w:val="28"/>
          <w:szCs w:val="28"/>
        </w:rPr>
      </w:pPr>
      <w:r w:rsidRPr="004554F6">
        <w:rPr>
          <w:b/>
          <w:sz w:val="28"/>
          <w:szCs w:val="28"/>
        </w:rPr>
        <w:t>Methods :</w:t>
      </w:r>
    </w:p>
    <w:p w14:paraId="4F4C7FAD" w14:textId="77777777" w:rsidR="00B109E7" w:rsidRPr="004554F6" w:rsidRDefault="00B109E7">
      <w:pPr>
        <w:jc w:val="both"/>
        <w:rPr>
          <w:b/>
          <w:sz w:val="28"/>
          <w:szCs w:val="28"/>
        </w:rPr>
      </w:pPr>
    </w:p>
    <w:p w14:paraId="44CAE438" w14:textId="77777777" w:rsidR="00B109E7" w:rsidRPr="004554F6" w:rsidRDefault="00C63FD8">
      <w:pPr>
        <w:jc w:val="both"/>
        <w:rPr>
          <w:sz w:val="28"/>
          <w:szCs w:val="28"/>
        </w:rPr>
      </w:pPr>
      <w:r w:rsidRPr="004554F6">
        <w:rPr>
          <w:sz w:val="28"/>
          <w:szCs w:val="28"/>
        </w:rPr>
        <w:t xml:space="preserve">Participants :  </w:t>
      </w:r>
    </w:p>
    <w:p w14:paraId="36A2000D" w14:textId="3A5A4C3E" w:rsidR="00B109E7" w:rsidRPr="004554F6" w:rsidRDefault="00C63FD8">
      <w:pPr>
        <w:jc w:val="both"/>
        <w:rPr>
          <w:color w:val="222222"/>
          <w:sz w:val="28"/>
          <w:szCs w:val="28"/>
          <w:highlight w:val="white"/>
        </w:rPr>
      </w:pPr>
      <w:r w:rsidRPr="004554F6">
        <w:rPr>
          <w:sz w:val="28"/>
          <w:szCs w:val="28"/>
        </w:rPr>
        <w:t xml:space="preserve">Seventeen (xx Females) took part in the present study with mean age xx, std- yy and age range xx- yy years. The ethical committee and scientific committee of Basque Center on Cognition, Brain and Language (BCBL) approved the experiment (following the principles of the Declaration of Helsinki) and each participant signed an informed consent form. Each participant was paid 10 </w:t>
      </w:r>
      <w:r w:rsidRPr="004554F6">
        <w:rPr>
          <w:color w:val="222222"/>
          <w:sz w:val="28"/>
          <w:szCs w:val="28"/>
          <w:highlight w:val="white"/>
        </w:rPr>
        <w:t>€ per hour for their valuable contribution. The participants were recruited from BCBL web participa and all the participants were fre</w:t>
      </w:r>
      <w:r w:rsidR="001F20B0">
        <w:rPr>
          <w:color w:val="222222"/>
          <w:sz w:val="28"/>
          <w:szCs w:val="28"/>
          <w:highlight w:val="white"/>
        </w:rPr>
        <w:t>e</w:t>
      </w:r>
      <w:r w:rsidRPr="004554F6">
        <w:rPr>
          <w:color w:val="222222"/>
          <w:sz w:val="28"/>
          <w:szCs w:val="28"/>
          <w:highlight w:val="white"/>
        </w:rPr>
        <w:t xml:space="preserve"> from any neurological and psychological disorders. All the participants had normal or corrected to normal vision. </w:t>
      </w:r>
    </w:p>
    <w:p w14:paraId="7FE8C60A" w14:textId="77777777" w:rsidR="00B109E7" w:rsidRPr="004554F6" w:rsidRDefault="00B109E7">
      <w:pPr>
        <w:jc w:val="both"/>
        <w:rPr>
          <w:color w:val="222222"/>
          <w:sz w:val="28"/>
          <w:szCs w:val="28"/>
          <w:highlight w:val="white"/>
        </w:rPr>
      </w:pPr>
    </w:p>
    <w:p w14:paraId="20026D3D" w14:textId="77777777" w:rsidR="00B109E7" w:rsidRPr="004554F6" w:rsidRDefault="00B109E7">
      <w:pPr>
        <w:jc w:val="both"/>
        <w:rPr>
          <w:color w:val="222222"/>
          <w:sz w:val="28"/>
          <w:szCs w:val="28"/>
          <w:highlight w:val="white"/>
        </w:rPr>
      </w:pPr>
    </w:p>
    <w:p w14:paraId="18257D87" w14:textId="77777777" w:rsidR="00B109E7" w:rsidRPr="004554F6" w:rsidRDefault="00B109E7">
      <w:pPr>
        <w:jc w:val="both"/>
        <w:rPr>
          <w:color w:val="222222"/>
          <w:sz w:val="28"/>
          <w:szCs w:val="28"/>
          <w:highlight w:val="white"/>
        </w:rPr>
      </w:pPr>
    </w:p>
    <w:p w14:paraId="714D58A4" w14:textId="77777777" w:rsidR="00B109E7" w:rsidRPr="004554F6" w:rsidRDefault="00C63FD8">
      <w:pPr>
        <w:jc w:val="both"/>
        <w:rPr>
          <w:b/>
          <w:color w:val="222222"/>
          <w:sz w:val="28"/>
          <w:szCs w:val="28"/>
          <w:highlight w:val="white"/>
        </w:rPr>
      </w:pPr>
      <w:r w:rsidRPr="004554F6">
        <w:rPr>
          <w:b/>
          <w:color w:val="222222"/>
          <w:sz w:val="28"/>
          <w:szCs w:val="28"/>
          <w:highlight w:val="white"/>
        </w:rPr>
        <w:t>Experiment Design :</w:t>
      </w:r>
    </w:p>
    <w:p w14:paraId="3F4E790C" w14:textId="77777777" w:rsidR="00B109E7" w:rsidRPr="004554F6" w:rsidRDefault="00B109E7">
      <w:pPr>
        <w:jc w:val="both"/>
        <w:rPr>
          <w:color w:val="222222"/>
          <w:sz w:val="28"/>
          <w:szCs w:val="28"/>
          <w:highlight w:val="white"/>
        </w:rPr>
      </w:pPr>
    </w:p>
    <w:p w14:paraId="4086A9BC" w14:textId="2B0F94E3" w:rsidR="00B109E7" w:rsidRPr="004554F6" w:rsidRDefault="00C63FD8">
      <w:pPr>
        <w:spacing w:line="276" w:lineRule="auto"/>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o address the experimental question</w:t>
      </w:r>
      <w:r w:rsidR="00C64993">
        <w:rPr>
          <w:rFonts w:ascii="Times New Roman" w:eastAsia="Times New Roman" w:hAnsi="Times New Roman" w:cs="Times New Roman"/>
          <w:color w:val="000000"/>
          <w:sz w:val="28"/>
          <w:szCs w:val="28"/>
        </w:rPr>
        <w:t>s</w:t>
      </w:r>
      <w:r w:rsidRPr="004554F6">
        <w:rPr>
          <w:rFonts w:ascii="Times New Roman" w:eastAsia="Times New Roman" w:hAnsi="Times New Roman" w:cs="Times New Roman"/>
          <w:color w:val="000000"/>
          <w:sz w:val="28"/>
          <w:szCs w:val="28"/>
        </w:rPr>
        <w:t>, we developed an experimental paradigm in which participants were presented with simple visual stimuli (gabor patches) that could vary in a number of dimensions. Four gabor patches were presented for 200 milliseconds sequentially (with the inter-stimulus interval of 200 ms) and constitute the contextual information (we call them entrainers). After a longer interv</w:t>
      </w:r>
      <w:r w:rsidR="00BF25DA">
        <w:rPr>
          <w:rFonts w:ascii="Times New Roman" w:eastAsia="Times New Roman" w:hAnsi="Times New Roman" w:cs="Times New Roman"/>
          <w:color w:val="000000"/>
          <w:sz w:val="28"/>
          <w:szCs w:val="28"/>
        </w:rPr>
        <w:t>al (inter-stimulus interval of 6</w:t>
      </w:r>
      <w:r w:rsidRPr="004554F6">
        <w:rPr>
          <w:rFonts w:ascii="Times New Roman" w:eastAsia="Times New Roman" w:hAnsi="Times New Roman" w:cs="Times New Roman"/>
          <w:color w:val="000000"/>
          <w:sz w:val="28"/>
          <w:szCs w:val="28"/>
        </w:rPr>
        <w:t>00 ms), a fifth gabor patch (target) was presented and participants had to perform a task on this. The entrainers had an intermediate number of cycles per degree (cpd) of visual angle: participants had to detect if the target had an either higher or a lower cpd with respect to the entrainers. Prediction, however, was focused on a different feature of the stimuli. In fact, the gabor orientation always varied across the five visual stimuli (entrainers and target) but could either vary randomly or change gradually the orientation (clockwise or counterclockwise). In the latter case, the orientation of the target was predictable. This design nicely drives the attention of the participants on the cpd feature of the gabor patches, while manipulating the orientation for estimating the predictive processes that are supposed to be automatic. The design includes a temporal prediction dimension as well: the time gap (inter-stimulus interval) before the target gabor could be predictable (fixed time gap) or could be unpredictable (random time gap</w:t>
      </w:r>
      <w:r w:rsidR="00BF25DA">
        <w:rPr>
          <w:rFonts w:ascii="Times New Roman" w:eastAsia="Times New Roman" w:hAnsi="Times New Roman" w:cs="Times New Roman"/>
          <w:color w:val="000000"/>
          <w:sz w:val="28"/>
          <w:szCs w:val="28"/>
        </w:rPr>
        <w:t xml:space="preserve"> between 70 -330 miliseconds</w:t>
      </w:r>
      <w:r w:rsidRPr="004554F6">
        <w:rPr>
          <w:rFonts w:ascii="Times New Roman" w:eastAsia="Times New Roman" w:hAnsi="Times New Roman" w:cs="Times New Roman"/>
          <w:color w:val="000000"/>
          <w:sz w:val="28"/>
          <w:szCs w:val="28"/>
        </w:rPr>
        <w:t>). The inclusion of this dimension makes the design predictable and non-predictable in the two dimensions (predicting what and predicting when) :</w:t>
      </w:r>
    </w:p>
    <w:p w14:paraId="3B824DB5" w14:textId="352BB520" w:rsidR="00B109E7" w:rsidRPr="001F20B0" w:rsidRDefault="00C63FD8" w:rsidP="001F20B0">
      <w:pPr>
        <w:spacing w:line="276" w:lineRule="auto"/>
        <w:jc w:val="both"/>
        <w:rPr>
          <w:color w:val="000000"/>
          <w:sz w:val="28"/>
          <w:szCs w:val="28"/>
        </w:rPr>
      </w:pPr>
      <w:r w:rsidRPr="004554F6">
        <w:rPr>
          <w:rFonts w:ascii="Times New Roman" w:eastAsia="Times New Roman" w:hAnsi="Times New Roman" w:cs="Times New Roman"/>
          <w:color w:val="000000"/>
          <w:sz w:val="28"/>
          <w:szCs w:val="28"/>
        </w:rPr>
        <w:lastRenderedPageBreak/>
        <w:t xml:space="preserve"> </w:t>
      </w:r>
    </w:p>
    <w:tbl>
      <w:tblPr>
        <w:tblStyle w:val="a"/>
        <w:tblW w:w="9303" w:type="dxa"/>
        <w:tblInd w:w="403" w:type="dxa"/>
        <w:tblBorders>
          <w:top w:val="single" w:sz="4" w:space="0" w:color="000001"/>
          <w:left w:val="single" w:sz="4" w:space="0" w:color="000001"/>
          <w:bottom w:val="single" w:sz="4" w:space="0" w:color="000001"/>
          <w:insideH w:val="single" w:sz="4" w:space="0" w:color="000001"/>
        </w:tblBorders>
        <w:tblLayout w:type="fixed"/>
        <w:tblLook w:val="0400" w:firstRow="0" w:lastRow="0" w:firstColumn="0" w:lastColumn="0" w:noHBand="0" w:noVBand="1"/>
      </w:tblPr>
      <w:tblGrid>
        <w:gridCol w:w="2775"/>
        <w:gridCol w:w="2775"/>
        <w:gridCol w:w="3753"/>
      </w:tblGrid>
      <w:tr w:rsidR="00B109E7" w:rsidRPr="004554F6" w14:paraId="624A3E30" w14:textId="77777777">
        <w:trPr>
          <w:trHeight w:val="40"/>
        </w:trPr>
        <w:tc>
          <w:tcPr>
            <w:tcW w:w="2775" w:type="dxa"/>
            <w:tcBorders>
              <w:top w:val="single" w:sz="4" w:space="0" w:color="000001"/>
              <w:left w:val="single" w:sz="4" w:space="0" w:color="000001"/>
              <w:bottom w:val="single" w:sz="4" w:space="0" w:color="000001"/>
            </w:tcBorders>
            <w:shd w:val="clear" w:color="auto" w:fill="auto"/>
            <w:tcMar>
              <w:left w:w="33" w:type="dxa"/>
            </w:tcMar>
          </w:tcPr>
          <w:p w14:paraId="10EBE2F0"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tc>
        <w:tc>
          <w:tcPr>
            <w:tcW w:w="2775" w:type="dxa"/>
            <w:tcBorders>
              <w:top w:val="single" w:sz="4" w:space="0" w:color="000001"/>
              <w:left w:val="single" w:sz="4" w:space="0" w:color="000001"/>
              <w:bottom w:val="single" w:sz="4" w:space="0" w:color="000001"/>
            </w:tcBorders>
            <w:shd w:val="clear" w:color="auto" w:fill="auto"/>
            <w:tcMar>
              <w:left w:w="33" w:type="dxa"/>
            </w:tcMar>
          </w:tcPr>
          <w:p w14:paraId="446DBDEB"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Predictable gabor orientation </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14:paraId="411BCB12"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 xml:space="preserve">Unpredictable gabor orientation </w:t>
            </w:r>
          </w:p>
        </w:tc>
      </w:tr>
      <w:tr w:rsidR="00B109E7" w:rsidRPr="004554F6" w14:paraId="22391F17" w14:textId="7777777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14:paraId="5540B0AC" w14:textId="06066C1B"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time gap</w:t>
            </w:r>
            <w:r w:rsidR="00BF25DA">
              <w:rPr>
                <w:rFonts w:ascii="Liberation Serif" w:eastAsia="Liberation Serif" w:hAnsi="Liberation Serif" w:cs="Liberation Serif"/>
                <w:color w:val="000000"/>
                <w:sz w:val="28"/>
                <w:szCs w:val="28"/>
              </w:rPr>
              <w:t xml:space="preserve"> (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14:paraId="2DC68C47"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Predictable Timing</w:t>
            </w:r>
          </w:p>
          <w:p w14:paraId="350058CF"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p w14:paraId="695BCEF2" w14:textId="2E859A3F" w:rsidR="00B109E7" w:rsidRPr="004554F6" w:rsidRDefault="00C63FD8" w:rsidP="008B5753">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sidR="008B5753">
              <w:rPr>
                <w:rFonts w:ascii="Liberation Serif" w:eastAsia="Liberation Serif" w:hAnsi="Liberation Serif" w:cs="Liberation Serif"/>
                <w:color w:val="A33E03"/>
                <w:sz w:val="28"/>
                <w:szCs w:val="28"/>
              </w:rPr>
              <w:t>WHAT + WHEN</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14:paraId="021EFA47"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Orientation, Predictable Timing</w:t>
            </w:r>
          </w:p>
          <w:p w14:paraId="79741988"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p w14:paraId="760468E5" w14:textId="4D350704" w:rsidR="00B109E7" w:rsidRPr="004554F6" w:rsidRDefault="00C63FD8" w:rsidP="008B5753">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sidR="008B5753">
              <w:rPr>
                <w:rFonts w:ascii="Liberation Serif" w:eastAsia="Liberation Serif" w:hAnsi="Liberation Serif" w:cs="Liberation Serif"/>
                <w:color w:val="A33E03"/>
                <w:sz w:val="28"/>
                <w:szCs w:val="28"/>
              </w:rPr>
              <w:t xml:space="preserve">WHEN Only </w:t>
            </w:r>
            <w:r w:rsidRPr="004554F6">
              <w:rPr>
                <w:rFonts w:ascii="Liberation Serif" w:eastAsia="Liberation Serif" w:hAnsi="Liberation Serif" w:cs="Liberation Serif"/>
                <w:color w:val="A33E03"/>
                <w:sz w:val="28"/>
                <w:szCs w:val="28"/>
              </w:rPr>
              <w:t>)</w:t>
            </w:r>
          </w:p>
        </w:tc>
      </w:tr>
      <w:tr w:rsidR="00B109E7" w:rsidRPr="004554F6" w14:paraId="3721DA81" w14:textId="77777777">
        <w:trPr>
          <w:trHeight w:val="1140"/>
        </w:trPr>
        <w:tc>
          <w:tcPr>
            <w:tcW w:w="2775" w:type="dxa"/>
            <w:tcBorders>
              <w:top w:val="single" w:sz="4" w:space="0" w:color="000001"/>
              <w:left w:val="single" w:sz="4" w:space="0" w:color="000001"/>
              <w:bottom w:val="single" w:sz="4" w:space="0" w:color="000001"/>
            </w:tcBorders>
            <w:shd w:val="clear" w:color="auto" w:fill="auto"/>
            <w:tcMar>
              <w:left w:w="33" w:type="dxa"/>
            </w:tcMar>
          </w:tcPr>
          <w:p w14:paraId="76FDCBD4" w14:textId="77777777" w:rsidR="00B109E7"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Unpredictable time gap</w:t>
            </w:r>
          </w:p>
          <w:p w14:paraId="046A7F9D" w14:textId="018188B8" w:rsidR="00BF25DA" w:rsidRPr="004554F6" w:rsidRDefault="00BF25DA">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Inter  stimulus interval  ISI)</w:t>
            </w:r>
          </w:p>
        </w:tc>
        <w:tc>
          <w:tcPr>
            <w:tcW w:w="2775" w:type="dxa"/>
            <w:tcBorders>
              <w:top w:val="single" w:sz="4" w:space="0" w:color="000001"/>
              <w:left w:val="single" w:sz="4" w:space="0" w:color="000001"/>
              <w:bottom w:val="single" w:sz="4" w:space="0" w:color="000001"/>
            </w:tcBorders>
            <w:shd w:val="clear" w:color="auto" w:fill="auto"/>
            <w:tcMar>
              <w:left w:w="33" w:type="dxa"/>
            </w:tcMar>
          </w:tcPr>
          <w:p w14:paraId="04AE5DBD" w14:textId="77777777" w:rsidR="00B109E7" w:rsidRPr="004554F6" w:rsidRDefault="00C63FD8">
            <w:pPr>
              <w:pBdr>
                <w:top w:val="nil"/>
                <w:left w:val="nil"/>
                <w:bottom w:val="nil"/>
                <w:right w:val="nil"/>
                <w:between w:val="nil"/>
              </w:pBdr>
              <w:rPr>
                <w:rFonts w:ascii="Liberation Serif" w:eastAsia="Liberation Serif" w:hAnsi="Liberation Serif" w:cs="Liberation Serif"/>
                <w:color w:val="000000"/>
                <w:sz w:val="28"/>
                <w:szCs w:val="28"/>
              </w:rPr>
            </w:pPr>
            <w:r w:rsidRPr="004554F6">
              <w:rPr>
                <w:rFonts w:ascii="Liberation Serif" w:eastAsia="Liberation Serif" w:hAnsi="Liberation Serif" w:cs="Liberation Serif"/>
                <w:color w:val="000000"/>
                <w:sz w:val="28"/>
                <w:szCs w:val="28"/>
              </w:rPr>
              <w:t>Predictable Orientation, unpredictable Timing</w:t>
            </w:r>
          </w:p>
          <w:p w14:paraId="304EDBE0"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p w14:paraId="5C55ED66" w14:textId="15715A6C" w:rsidR="00B109E7" w:rsidRPr="004554F6" w:rsidRDefault="00C63FD8" w:rsidP="008B5753">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sidR="008B5753">
              <w:rPr>
                <w:rFonts w:ascii="Liberation Serif" w:eastAsia="Liberation Serif" w:hAnsi="Liberation Serif" w:cs="Liberation Serif"/>
                <w:color w:val="A33E03"/>
                <w:sz w:val="28"/>
                <w:szCs w:val="28"/>
              </w:rPr>
              <w:t>WHAT Only</w:t>
            </w:r>
            <w:r w:rsidRPr="004554F6">
              <w:rPr>
                <w:rFonts w:ascii="Liberation Serif" w:eastAsia="Liberation Serif" w:hAnsi="Liberation Serif" w:cs="Liberation Serif"/>
                <w:color w:val="A33E03"/>
                <w:sz w:val="28"/>
                <w:szCs w:val="28"/>
              </w:rPr>
              <w:t>)</w:t>
            </w:r>
          </w:p>
        </w:tc>
        <w:tc>
          <w:tcPr>
            <w:tcW w:w="3753" w:type="dxa"/>
            <w:tcBorders>
              <w:top w:val="single" w:sz="4" w:space="0" w:color="000001"/>
              <w:left w:val="single" w:sz="4" w:space="0" w:color="000001"/>
              <w:bottom w:val="single" w:sz="4" w:space="0" w:color="000001"/>
              <w:right w:val="single" w:sz="4" w:space="0" w:color="000001"/>
            </w:tcBorders>
            <w:shd w:val="clear" w:color="auto" w:fill="auto"/>
            <w:tcMar>
              <w:left w:w="33" w:type="dxa"/>
            </w:tcMar>
          </w:tcPr>
          <w:p w14:paraId="678157C4" w14:textId="69B5C909" w:rsidR="00B109E7" w:rsidRPr="004554F6" w:rsidRDefault="00447CCC">
            <w:pPr>
              <w:pBdr>
                <w:top w:val="nil"/>
                <w:left w:val="nil"/>
                <w:bottom w:val="nil"/>
                <w:right w:val="nil"/>
                <w:between w:val="nil"/>
              </w:pBdr>
              <w:rPr>
                <w:rFonts w:ascii="Liberation Serif" w:eastAsia="Liberation Serif" w:hAnsi="Liberation Serif" w:cs="Liberation Serif"/>
                <w:color w:val="000000"/>
                <w:sz w:val="28"/>
                <w:szCs w:val="28"/>
              </w:rPr>
            </w:pPr>
            <w:r>
              <w:rPr>
                <w:rFonts w:ascii="Liberation Serif" w:eastAsia="Liberation Serif" w:hAnsi="Liberation Serif" w:cs="Liberation Serif"/>
                <w:color w:val="000000"/>
                <w:sz w:val="28"/>
                <w:szCs w:val="28"/>
              </w:rPr>
              <w:t>U</w:t>
            </w:r>
            <w:r w:rsidR="00C63FD8" w:rsidRPr="004554F6">
              <w:rPr>
                <w:rFonts w:ascii="Liberation Serif" w:eastAsia="Liberation Serif" w:hAnsi="Liberation Serif" w:cs="Liberation Serif"/>
                <w:color w:val="000000"/>
                <w:sz w:val="28"/>
                <w:szCs w:val="28"/>
              </w:rPr>
              <w:t>npredictable Orientation, Unpredictable Timing</w:t>
            </w:r>
          </w:p>
          <w:p w14:paraId="6810E1C0" w14:textId="77777777" w:rsidR="00B109E7" w:rsidRPr="004554F6" w:rsidRDefault="00B109E7">
            <w:pPr>
              <w:pBdr>
                <w:top w:val="nil"/>
                <w:left w:val="nil"/>
                <w:bottom w:val="nil"/>
                <w:right w:val="nil"/>
                <w:between w:val="nil"/>
              </w:pBdr>
              <w:rPr>
                <w:rFonts w:ascii="Liberation Serif" w:eastAsia="Liberation Serif" w:hAnsi="Liberation Serif" w:cs="Liberation Serif"/>
                <w:color w:val="000000"/>
                <w:sz w:val="28"/>
                <w:szCs w:val="28"/>
              </w:rPr>
            </w:pPr>
          </w:p>
          <w:p w14:paraId="6AB18400" w14:textId="6C026080" w:rsidR="00B109E7" w:rsidRPr="004554F6" w:rsidRDefault="00C63FD8" w:rsidP="008B5753">
            <w:pPr>
              <w:pBdr>
                <w:top w:val="nil"/>
                <w:left w:val="nil"/>
                <w:bottom w:val="nil"/>
                <w:right w:val="nil"/>
                <w:between w:val="nil"/>
              </w:pBdr>
              <w:rPr>
                <w:rFonts w:ascii="Liberation Serif" w:eastAsia="Liberation Serif" w:hAnsi="Liberation Serif" w:cs="Liberation Serif"/>
                <w:color w:val="A33E03"/>
                <w:sz w:val="28"/>
                <w:szCs w:val="28"/>
              </w:rPr>
            </w:pPr>
            <w:r w:rsidRPr="004554F6">
              <w:rPr>
                <w:rFonts w:ascii="Liberation Serif" w:eastAsia="Liberation Serif" w:hAnsi="Liberation Serif" w:cs="Liberation Serif"/>
                <w:color w:val="A33E03"/>
                <w:sz w:val="28"/>
                <w:szCs w:val="28"/>
              </w:rPr>
              <w:t>(</w:t>
            </w:r>
            <w:r w:rsidR="008B5753">
              <w:rPr>
                <w:rFonts w:ascii="Liberation Serif" w:eastAsia="Liberation Serif" w:hAnsi="Liberation Serif" w:cs="Liberation Serif"/>
                <w:color w:val="A33E03"/>
                <w:sz w:val="28"/>
                <w:szCs w:val="28"/>
              </w:rPr>
              <w:t xml:space="preserve">Random / None </w:t>
            </w:r>
            <w:r w:rsidRPr="004554F6">
              <w:rPr>
                <w:rFonts w:ascii="Liberation Serif" w:eastAsia="Liberation Serif" w:hAnsi="Liberation Serif" w:cs="Liberation Serif"/>
                <w:color w:val="A33E03"/>
                <w:sz w:val="28"/>
                <w:szCs w:val="28"/>
              </w:rPr>
              <w:t>)</w:t>
            </w:r>
          </w:p>
        </w:tc>
      </w:tr>
    </w:tbl>
    <w:p w14:paraId="28C84CEC" w14:textId="77777777" w:rsidR="00B109E7" w:rsidRPr="004554F6" w:rsidRDefault="00C63FD8">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r>
      <w:r w:rsidRPr="004554F6">
        <w:rPr>
          <w:rFonts w:ascii="Times New Roman" w:eastAsia="Times New Roman" w:hAnsi="Times New Roman" w:cs="Times New Roman"/>
          <w:color w:val="000000"/>
          <w:sz w:val="28"/>
          <w:szCs w:val="28"/>
        </w:rPr>
        <w:tab/>
        <w:t xml:space="preserve">Table 1:  Experimental design </w:t>
      </w:r>
    </w:p>
    <w:p w14:paraId="273BCD35" w14:textId="77777777" w:rsidR="00B109E7" w:rsidRPr="004554F6" w:rsidRDefault="00B109E7">
      <w:pPr>
        <w:jc w:val="both"/>
        <w:rPr>
          <w:rFonts w:ascii="Times New Roman" w:eastAsia="Times New Roman" w:hAnsi="Times New Roman" w:cs="Times New Roman"/>
          <w:color w:val="000000"/>
          <w:sz w:val="28"/>
          <w:szCs w:val="28"/>
        </w:rPr>
      </w:pPr>
    </w:p>
    <w:p w14:paraId="43F5043B" w14:textId="66E5E83D" w:rsidR="00B109E7" w:rsidRDefault="00C63FD8">
      <w:pPr>
        <w:jc w:val="both"/>
        <w:rPr>
          <w:rFonts w:ascii="Times New Roman" w:eastAsia="Times New Roman" w:hAnsi="Times New Roman" w:cs="Times New Roman"/>
          <w:color w:val="000000"/>
          <w:sz w:val="28"/>
          <w:szCs w:val="28"/>
        </w:rPr>
      </w:pPr>
      <w:r w:rsidRPr="004554F6">
        <w:rPr>
          <w:rFonts w:ascii="Times New Roman" w:eastAsia="Times New Roman" w:hAnsi="Times New Roman" w:cs="Times New Roman"/>
          <w:color w:val="000000"/>
          <w:sz w:val="28"/>
          <w:szCs w:val="28"/>
        </w:rPr>
        <w:t>The table above shows the four different conditions . The experimental paradigm used to generate the above mentioned four</w:t>
      </w:r>
      <w:r w:rsidR="009118A7">
        <w:rPr>
          <w:rFonts w:ascii="Times New Roman" w:eastAsia="Times New Roman" w:hAnsi="Times New Roman" w:cs="Times New Roman"/>
          <w:color w:val="000000"/>
          <w:sz w:val="28"/>
          <w:szCs w:val="28"/>
        </w:rPr>
        <w:t xml:space="preserve"> conditions is shown in figure 1</w:t>
      </w:r>
      <w:r w:rsidRPr="004554F6">
        <w:rPr>
          <w:rFonts w:ascii="Times New Roman" w:eastAsia="Times New Roman" w:hAnsi="Times New Roman" w:cs="Times New Roman"/>
          <w:color w:val="000000"/>
          <w:sz w:val="28"/>
          <w:szCs w:val="28"/>
        </w:rPr>
        <w:t>:</w:t>
      </w:r>
    </w:p>
    <w:p w14:paraId="51E4488A" w14:textId="77777777" w:rsidR="009118A7" w:rsidRDefault="009118A7">
      <w:pPr>
        <w:jc w:val="both"/>
        <w:rPr>
          <w:rFonts w:ascii="Times New Roman" w:eastAsia="Times New Roman" w:hAnsi="Times New Roman" w:cs="Times New Roman"/>
          <w:color w:val="000000"/>
          <w:sz w:val="28"/>
          <w:szCs w:val="28"/>
        </w:rPr>
      </w:pPr>
    </w:p>
    <w:p w14:paraId="7D503AD1" w14:textId="77777777" w:rsidR="009118A7" w:rsidRDefault="009118A7" w:rsidP="009118A7">
      <w:pPr>
        <w:rPr>
          <w:color w:val="000000"/>
          <w:sz w:val="28"/>
          <w:szCs w:val="28"/>
        </w:rPr>
      </w:pPr>
      <w:r>
        <w:rPr>
          <w:color w:val="000000"/>
          <w:sz w:val="28"/>
          <w:szCs w:val="28"/>
        </w:rPr>
        <w:t xml:space="preserve">Figure 1a : </w:t>
      </w:r>
    </w:p>
    <w:p w14:paraId="3DBFACAD" w14:textId="77777777" w:rsidR="009118A7" w:rsidRDefault="009118A7">
      <w:pPr>
        <w:jc w:val="both"/>
        <w:rPr>
          <w:rFonts w:ascii="Times New Roman" w:eastAsia="Times New Roman" w:hAnsi="Times New Roman" w:cs="Times New Roman"/>
          <w:color w:val="000000"/>
          <w:sz w:val="28"/>
          <w:szCs w:val="28"/>
        </w:rPr>
      </w:pPr>
    </w:p>
    <w:p w14:paraId="1D0B4EB1" w14:textId="77777777" w:rsidR="009118A7" w:rsidRDefault="009118A7">
      <w:pPr>
        <w:jc w:val="both"/>
        <w:rPr>
          <w:rFonts w:ascii="Times New Roman" w:eastAsia="Times New Roman" w:hAnsi="Times New Roman" w:cs="Times New Roman"/>
          <w:color w:val="000000"/>
          <w:sz w:val="28"/>
          <w:szCs w:val="28"/>
        </w:rPr>
      </w:pPr>
    </w:p>
    <w:p w14:paraId="106FADF2" w14:textId="6D67A1D2" w:rsidR="00E86437" w:rsidRDefault="009118A7">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20940B81" wp14:editId="1549EAFA">
            <wp:extent cx="5727700" cy="287147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d_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bookmarkStart w:id="0" w:name="_heading=h.gjdgxs" w:colFirst="0" w:colLast="0"/>
      <w:bookmarkEnd w:id="0"/>
    </w:p>
    <w:p w14:paraId="5F46E002" w14:textId="77777777" w:rsidR="00A81D11" w:rsidRDefault="00A81D11">
      <w:pPr>
        <w:jc w:val="both"/>
        <w:rPr>
          <w:rFonts w:ascii="Times New Roman" w:eastAsia="Times New Roman" w:hAnsi="Times New Roman" w:cs="Times New Roman"/>
          <w:color w:val="000000"/>
          <w:sz w:val="28"/>
          <w:szCs w:val="28"/>
        </w:rPr>
      </w:pPr>
    </w:p>
    <w:p w14:paraId="20D6855B" w14:textId="170FB614" w:rsidR="00B109E7" w:rsidRPr="004554F6" w:rsidRDefault="009118A7">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50C8E3B3" wp14:editId="33F8043F">
            <wp:extent cx="5727700" cy="287147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d_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14:paraId="60C6C2F5" w14:textId="77777777" w:rsidR="00B109E7" w:rsidRPr="004554F6" w:rsidRDefault="00B109E7">
      <w:pPr>
        <w:jc w:val="both"/>
        <w:rPr>
          <w:rFonts w:ascii="Times New Roman" w:eastAsia="Times New Roman" w:hAnsi="Times New Roman" w:cs="Times New Roman"/>
          <w:color w:val="000000"/>
          <w:sz w:val="28"/>
          <w:szCs w:val="28"/>
        </w:rPr>
      </w:pPr>
    </w:p>
    <w:p w14:paraId="4432151C" w14:textId="77777777" w:rsidR="00B109E7" w:rsidRDefault="00B109E7">
      <w:pPr>
        <w:jc w:val="both"/>
        <w:rPr>
          <w:rFonts w:ascii="Times New Roman" w:eastAsia="Times New Roman" w:hAnsi="Times New Roman" w:cs="Times New Roman"/>
          <w:color w:val="000000"/>
          <w:sz w:val="28"/>
          <w:szCs w:val="28"/>
        </w:rPr>
      </w:pPr>
    </w:p>
    <w:p w14:paraId="4B313F26" w14:textId="77777777" w:rsidR="001F706C" w:rsidRDefault="001F706C">
      <w:pPr>
        <w:jc w:val="both"/>
        <w:rPr>
          <w:rFonts w:ascii="Times New Roman" w:eastAsia="Times New Roman" w:hAnsi="Times New Roman" w:cs="Times New Roman"/>
          <w:color w:val="000000"/>
          <w:sz w:val="28"/>
          <w:szCs w:val="28"/>
        </w:rPr>
      </w:pPr>
    </w:p>
    <w:p w14:paraId="3B50674D" w14:textId="77777777" w:rsidR="001F706C" w:rsidRDefault="001F706C">
      <w:pPr>
        <w:jc w:val="both"/>
        <w:rPr>
          <w:rFonts w:ascii="Times New Roman" w:eastAsia="Times New Roman" w:hAnsi="Times New Roman" w:cs="Times New Roman"/>
          <w:color w:val="000000"/>
          <w:sz w:val="28"/>
          <w:szCs w:val="28"/>
        </w:rPr>
      </w:pPr>
    </w:p>
    <w:p w14:paraId="1697CE4A" w14:textId="77777777" w:rsidR="001F706C" w:rsidRDefault="001F706C">
      <w:pPr>
        <w:jc w:val="both"/>
        <w:rPr>
          <w:rFonts w:ascii="Times New Roman" w:eastAsia="Times New Roman" w:hAnsi="Times New Roman" w:cs="Times New Roman"/>
          <w:color w:val="000000"/>
          <w:sz w:val="28"/>
          <w:szCs w:val="28"/>
        </w:rPr>
      </w:pPr>
    </w:p>
    <w:p w14:paraId="7530E5A3" w14:textId="77777777" w:rsidR="009118A7" w:rsidRDefault="009118A7">
      <w:pPr>
        <w:jc w:val="both"/>
        <w:rPr>
          <w:rFonts w:ascii="Times New Roman" w:eastAsia="Times New Roman" w:hAnsi="Times New Roman" w:cs="Times New Roman"/>
          <w:color w:val="000000"/>
          <w:sz w:val="28"/>
          <w:szCs w:val="28"/>
        </w:rPr>
      </w:pPr>
    </w:p>
    <w:p w14:paraId="6FE69B6B" w14:textId="02B34235" w:rsidR="009118A7" w:rsidRDefault="009118A7">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drawing>
          <wp:inline distT="0" distB="0" distL="0" distR="0" wp14:anchorId="31FFAD6B" wp14:editId="5958031F">
            <wp:extent cx="5727700" cy="287147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d_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14:paraId="5AF44E23" w14:textId="77777777" w:rsidR="009118A7" w:rsidRDefault="009118A7">
      <w:pPr>
        <w:jc w:val="both"/>
        <w:rPr>
          <w:rFonts w:ascii="Times New Roman" w:eastAsia="Times New Roman" w:hAnsi="Times New Roman" w:cs="Times New Roman"/>
          <w:color w:val="000000"/>
          <w:sz w:val="28"/>
          <w:szCs w:val="28"/>
        </w:rPr>
      </w:pPr>
    </w:p>
    <w:p w14:paraId="0F15414C" w14:textId="77777777" w:rsidR="009118A7" w:rsidRDefault="009118A7">
      <w:pPr>
        <w:jc w:val="both"/>
        <w:rPr>
          <w:rFonts w:ascii="Times New Roman" w:eastAsia="Times New Roman" w:hAnsi="Times New Roman" w:cs="Times New Roman"/>
          <w:color w:val="000000"/>
          <w:sz w:val="28"/>
          <w:szCs w:val="28"/>
        </w:rPr>
      </w:pPr>
    </w:p>
    <w:p w14:paraId="3DB9EBD3" w14:textId="77777777" w:rsidR="001F706C" w:rsidRDefault="001F706C">
      <w:pPr>
        <w:jc w:val="both"/>
        <w:rPr>
          <w:rFonts w:ascii="Times New Roman" w:eastAsia="Times New Roman" w:hAnsi="Times New Roman" w:cs="Times New Roman"/>
          <w:color w:val="000000"/>
          <w:sz w:val="28"/>
          <w:szCs w:val="28"/>
        </w:rPr>
      </w:pPr>
    </w:p>
    <w:p w14:paraId="2098D09A" w14:textId="77777777" w:rsidR="001F706C" w:rsidRDefault="001F706C">
      <w:pPr>
        <w:jc w:val="both"/>
        <w:rPr>
          <w:rFonts w:ascii="Times New Roman" w:eastAsia="Times New Roman" w:hAnsi="Times New Roman" w:cs="Times New Roman"/>
          <w:color w:val="000000"/>
          <w:sz w:val="28"/>
          <w:szCs w:val="28"/>
        </w:rPr>
      </w:pPr>
    </w:p>
    <w:p w14:paraId="21875A58" w14:textId="77777777" w:rsidR="001F706C" w:rsidRDefault="001F706C">
      <w:pPr>
        <w:jc w:val="both"/>
        <w:rPr>
          <w:rFonts w:ascii="Times New Roman" w:eastAsia="Times New Roman" w:hAnsi="Times New Roman" w:cs="Times New Roman"/>
          <w:color w:val="000000"/>
          <w:sz w:val="28"/>
          <w:szCs w:val="28"/>
        </w:rPr>
      </w:pPr>
    </w:p>
    <w:p w14:paraId="2A143960" w14:textId="288681E0" w:rsidR="001F706C" w:rsidRDefault="001F706C">
      <w:pPr>
        <w:jc w:val="both"/>
        <w:rPr>
          <w:rFonts w:ascii="Times New Roman" w:eastAsia="Times New Roman" w:hAnsi="Times New Roman" w:cs="Times New Roman"/>
          <w:color w:val="000000"/>
          <w:sz w:val="28"/>
          <w:szCs w:val="28"/>
        </w:rPr>
      </w:pPr>
      <w:r>
        <w:rPr>
          <w:rFonts w:ascii="Times New Roman" w:eastAsia="Times New Roman" w:hAnsi="Times New Roman" w:cs="Times New Roman"/>
          <w:noProof/>
          <w:color w:val="000000"/>
          <w:sz w:val="28"/>
          <w:szCs w:val="28"/>
        </w:rPr>
        <w:lastRenderedPageBreak/>
        <w:drawing>
          <wp:inline distT="0" distB="0" distL="0" distR="0" wp14:anchorId="5311519A" wp14:editId="606F4A69">
            <wp:extent cx="5727700" cy="2871470"/>
            <wp:effectExtent l="0" t="0" r="1270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d_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871470"/>
                    </a:xfrm>
                    <a:prstGeom prst="rect">
                      <a:avLst/>
                    </a:prstGeom>
                  </pic:spPr>
                </pic:pic>
              </a:graphicData>
            </a:graphic>
          </wp:inline>
        </w:drawing>
      </w:r>
    </w:p>
    <w:p w14:paraId="64E9DD55" w14:textId="77777777" w:rsidR="001F706C" w:rsidRDefault="001F706C">
      <w:pPr>
        <w:jc w:val="both"/>
        <w:rPr>
          <w:rFonts w:ascii="Times New Roman" w:eastAsia="Times New Roman" w:hAnsi="Times New Roman" w:cs="Times New Roman"/>
          <w:color w:val="000000"/>
          <w:sz w:val="28"/>
          <w:szCs w:val="28"/>
        </w:rPr>
      </w:pPr>
    </w:p>
    <w:p w14:paraId="7ADCEE53" w14:textId="77777777" w:rsidR="001F706C" w:rsidRDefault="001F706C">
      <w:pPr>
        <w:jc w:val="both"/>
        <w:rPr>
          <w:rFonts w:ascii="Times New Roman" w:eastAsia="Times New Roman" w:hAnsi="Times New Roman" w:cs="Times New Roman"/>
          <w:color w:val="000000"/>
          <w:sz w:val="28"/>
          <w:szCs w:val="28"/>
        </w:rPr>
      </w:pPr>
    </w:p>
    <w:p w14:paraId="3155E48F" w14:textId="77777777" w:rsidR="009118A7" w:rsidRPr="004554F6" w:rsidRDefault="009118A7">
      <w:pPr>
        <w:jc w:val="both"/>
        <w:rPr>
          <w:rFonts w:ascii="Times New Roman" w:eastAsia="Times New Roman" w:hAnsi="Times New Roman" w:cs="Times New Roman"/>
          <w:color w:val="000000"/>
          <w:sz w:val="28"/>
          <w:szCs w:val="28"/>
        </w:rPr>
      </w:pPr>
    </w:p>
    <w:p w14:paraId="5060A06C" w14:textId="77777777" w:rsidR="00B109E7" w:rsidRDefault="00C63FD8">
      <w:pPr>
        <w:spacing w:line="276" w:lineRule="auto"/>
        <w:jc w:val="both"/>
        <w:rPr>
          <w:color w:val="000000"/>
          <w:sz w:val="28"/>
          <w:szCs w:val="28"/>
        </w:rPr>
      </w:pPr>
      <w:r w:rsidRPr="004554F6">
        <w:rPr>
          <w:rFonts w:ascii="Times New Roman" w:eastAsia="Times New Roman" w:hAnsi="Times New Roman" w:cs="Times New Roman"/>
          <w:color w:val="000000"/>
          <w:sz w:val="28"/>
          <w:szCs w:val="28"/>
        </w:rPr>
        <w:t>The experimental paradigm for each trial consists of 4 entrainers displayed as E1, E2, E3 and E4, followed by the target gabor patch (Target). The time gap between entrainers is represented as G1, G2, and G3, and the time gap between entrainer 4 and target gabor patch is displayed as G4. In Condition 1 (Figure 2a) the orientation of target gabor is predictable (gabor orientation, displayed with blue arrows, is scaled across entrainers), as well as the timing between the entrainers (time gap is fixed, displayed by the square wave in the figure). In condition 2 (Figure 2b) the orientation of target gabor is not predictable (gabor orientation, displayed with blue arrows, is random across entrainers) whereas the timing between the entrainers is predictable (time gap is fixed, displayed by the square wave in the figure).</w:t>
      </w:r>
      <w:r w:rsidRPr="004554F6">
        <w:rPr>
          <w:color w:val="000000"/>
          <w:sz w:val="28"/>
          <w:szCs w:val="28"/>
        </w:rPr>
        <w:t xml:space="preserve">In Condition 3 (Figure 2c) the orientation of the target is predictable (shown with blue arrows across the entrainers in scaled fashion) but the timing across entrainers (G1, G2, G3) and before target (G4) is unpredictable (shown by the jittering square wave). In Condition 4 (Figure 2d) both the orientation and the timing of the target are unpredictable. </w:t>
      </w:r>
    </w:p>
    <w:p w14:paraId="5C692B0D" w14:textId="77777777" w:rsidR="00183E0E" w:rsidRDefault="00183E0E">
      <w:pPr>
        <w:spacing w:line="276" w:lineRule="auto"/>
        <w:jc w:val="both"/>
        <w:rPr>
          <w:color w:val="000000"/>
          <w:sz w:val="28"/>
          <w:szCs w:val="28"/>
        </w:rPr>
      </w:pPr>
    </w:p>
    <w:p w14:paraId="49A585C9" w14:textId="6E0A57B8" w:rsidR="00183E0E" w:rsidRPr="004554F6" w:rsidRDefault="00183E0E">
      <w:pPr>
        <w:spacing w:line="276" w:lineRule="auto"/>
        <w:jc w:val="both"/>
        <w:rPr>
          <w:color w:val="000000"/>
          <w:sz w:val="28"/>
          <w:szCs w:val="28"/>
        </w:rPr>
      </w:pPr>
      <w:r w:rsidRPr="004554F6">
        <w:rPr>
          <w:rFonts w:ascii="Times New Roman" w:eastAsia="Times New Roman" w:hAnsi="Times New Roman" w:cs="Times New Roman"/>
          <w:color w:val="000000"/>
          <w:sz w:val="28"/>
          <w:szCs w:val="28"/>
        </w:rPr>
        <w:t>arrows, is scaled across entrainers), as well as the timing between the entrainers (time gap is fixed, displayed by the square wave in the figure). In condition 2 (Figure 2b) the orientation of target gabor is not predictable (gabor orientation, displayed with blue arrows, is random across entrainers) whereas the timing between</w:t>
      </w:r>
      <w:bookmarkStart w:id="1" w:name="_GoBack"/>
      <w:bookmarkEnd w:id="1"/>
    </w:p>
    <w:p w14:paraId="25F7337E" w14:textId="77777777" w:rsidR="00B109E7" w:rsidRDefault="00B109E7">
      <w:pPr>
        <w:spacing w:line="276" w:lineRule="auto"/>
        <w:jc w:val="both"/>
        <w:rPr>
          <w:sz w:val="28"/>
          <w:szCs w:val="28"/>
        </w:rPr>
      </w:pPr>
    </w:p>
    <w:p w14:paraId="6ABB443E" w14:textId="77777777" w:rsidR="009118A7" w:rsidRDefault="009118A7">
      <w:pPr>
        <w:spacing w:line="276" w:lineRule="auto"/>
        <w:jc w:val="both"/>
        <w:rPr>
          <w:sz w:val="28"/>
          <w:szCs w:val="28"/>
        </w:rPr>
      </w:pPr>
    </w:p>
    <w:p w14:paraId="6926E398" w14:textId="77777777" w:rsidR="009118A7" w:rsidRDefault="009118A7">
      <w:pPr>
        <w:spacing w:line="276" w:lineRule="auto"/>
        <w:jc w:val="both"/>
        <w:rPr>
          <w:sz w:val="28"/>
          <w:szCs w:val="28"/>
        </w:rPr>
      </w:pPr>
    </w:p>
    <w:p w14:paraId="13F62DB7" w14:textId="77777777" w:rsidR="009118A7" w:rsidRDefault="009118A7">
      <w:pPr>
        <w:spacing w:line="276" w:lineRule="auto"/>
        <w:jc w:val="both"/>
        <w:rPr>
          <w:sz w:val="28"/>
          <w:szCs w:val="28"/>
        </w:rPr>
      </w:pPr>
    </w:p>
    <w:p w14:paraId="664483BE" w14:textId="77777777" w:rsidR="009118A7" w:rsidRDefault="009118A7">
      <w:pPr>
        <w:spacing w:line="276" w:lineRule="auto"/>
        <w:jc w:val="both"/>
        <w:rPr>
          <w:sz w:val="28"/>
          <w:szCs w:val="28"/>
        </w:rPr>
      </w:pPr>
    </w:p>
    <w:p w14:paraId="6D7F0E0D" w14:textId="77777777" w:rsidR="009118A7" w:rsidRDefault="009118A7">
      <w:pPr>
        <w:spacing w:line="276" w:lineRule="auto"/>
        <w:jc w:val="both"/>
        <w:rPr>
          <w:sz w:val="28"/>
          <w:szCs w:val="28"/>
        </w:rPr>
      </w:pPr>
    </w:p>
    <w:p w14:paraId="3E4AF67E" w14:textId="77777777" w:rsidR="009118A7" w:rsidRDefault="009118A7">
      <w:pPr>
        <w:spacing w:line="276" w:lineRule="auto"/>
        <w:jc w:val="both"/>
        <w:rPr>
          <w:sz w:val="28"/>
          <w:szCs w:val="28"/>
        </w:rPr>
      </w:pPr>
    </w:p>
    <w:p w14:paraId="5CDF1DA8" w14:textId="77777777" w:rsidR="009118A7" w:rsidRPr="004554F6" w:rsidRDefault="009118A7">
      <w:pPr>
        <w:spacing w:line="276" w:lineRule="auto"/>
        <w:jc w:val="both"/>
        <w:rPr>
          <w:sz w:val="28"/>
          <w:szCs w:val="28"/>
        </w:rPr>
      </w:pPr>
    </w:p>
    <w:p w14:paraId="177F1D9A" w14:textId="77777777" w:rsidR="00B109E7" w:rsidRPr="004554F6" w:rsidRDefault="00C63FD8">
      <w:pPr>
        <w:spacing w:line="276" w:lineRule="auto"/>
        <w:jc w:val="both"/>
        <w:rPr>
          <w:b/>
          <w:sz w:val="28"/>
          <w:szCs w:val="28"/>
        </w:rPr>
      </w:pPr>
      <w:r w:rsidRPr="004554F6">
        <w:rPr>
          <w:b/>
          <w:sz w:val="28"/>
          <w:szCs w:val="28"/>
        </w:rPr>
        <w:t xml:space="preserve">Data Acquisition : </w:t>
      </w:r>
    </w:p>
    <w:p w14:paraId="029F5299" w14:textId="77777777" w:rsidR="00B109E7" w:rsidRPr="004554F6" w:rsidRDefault="00B109E7">
      <w:pPr>
        <w:spacing w:line="276" w:lineRule="auto"/>
        <w:jc w:val="both"/>
        <w:rPr>
          <w:sz w:val="28"/>
          <w:szCs w:val="28"/>
        </w:rPr>
      </w:pPr>
    </w:p>
    <w:p w14:paraId="35306D28" w14:textId="7A55A547" w:rsidR="00B109E7" w:rsidRPr="004554F6" w:rsidRDefault="00C63FD8">
      <w:pPr>
        <w:spacing w:line="276" w:lineRule="auto"/>
        <w:jc w:val="both"/>
        <w:rPr>
          <w:sz w:val="28"/>
          <w:szCs w:val="28"/>
        </w:rPr>
      </w:pPr>
      <w:r w:rsidRPr="004554F6">
        <w:rPr>
          <w:sz w:val="28"/>
          <w:szCs w:val="28"/>
        </w:rPr>
        <w:t xml:space="preserve">MEG data were acquired at MEG facility available at Basque Center on Cognition, brain and Language (BCBL, San Sebastian, Spain) in a magnetically shielded room using the whole-scalp MEG system(Elekta NeuromagR©, Helsinki, Finland). The MEG system is equipped with  306 sensors distributed around the participant’s head. The sensors are arranged in triplet configuration  of one magnetometer and two orthogonal planar gradiometers.  To keep a track of head movement five (05) magnetic head position indicator (HPI) coils were also placed around the head. The initial location of the hpi coils and the three reference points i.e nasion, right auricular point and left auricular point was obtained by a 3D digitizer (Polhemus Fastrak, Colchester, VA, USA).  This initial and reference point information is crucial in head motion correction during max filtering. Three hundred ( 300) additional points of the scalp of participant’s head were also obtained which helps in better coregistration of the MRI T1 images of each participant acquired at the MRI facility available at BCBL. The MRI data were acquired using a three tesla (3T) MRI machine (Siemens Medical System, Erlangen,Germany) </w:t>
      </w:r>
      <w:r w:rsidRPr="004554F6">
        <w:rPr>
          <w:color w:val="FF0000"/>
          <w:sz w:val="28"/>
          <w:szCs w:val="28"/>
        </w:rPr>
        <w:t xml:space="preserve">EPI xx </w:t>
      </w:r>
      <w:r w:rsidRPr="004554F6">
        <w:rPr>
          <w:sz w:val="28"/>
          <w:szCs w:val="28"/>
        </w:rPr>
        <w:t xml:space="preserve">sequence  and </w:t>
      </w:r>
      <w:r w:rsidRPr="004554F6">
        <w:rPr>
          <w:color w:val="FF0000"/>
          <w:sz w:val="28"/>
          <w:szCs w:val="28"/>
        </w:rPr>
        <w:t xml:space="preserve">xx mm </w:t>
      </w:r>
      <w:r w:rsidRPr="004554F6">
        <w:rPr>
          <w:sz w:val="28"/>
          <w:szCs w:val="28"/>
        </w:rPr>
        <w:t xml:space="preserve">voxel size. The MEG data was acquired at 1kz sampling rate with bandpass filter </w:t>
      </w:r>
      <w:r w:rsidRPr="004554F6">
        <w:rPr>
          <w:color w:val="FF0000"/>
          <w:sz w:val="28"/>
          <w:szCs w:val="28"/>
        </w:rPr>
        <w:t xml:space="preserve">(xx order) . </w:t>
      </w:r>
      <w:r w:rsidRPr="004554F6">
        <w:rPr>
          <w:sz w:val="28"/>
          <w:szCs w:val="28"/>
        </w:rPr>
        <w:t xml:space="preserve">in range 0.1 to 330 Hz. Cardiac artifacts (ECG) and ocular artifacts (EOG, both blinks and saccades) were also recorded during the acquisition. </w:t>
      </w:r>
    </w:p>
    <w:p w14:paraId="1DD86C81" w14:textId="77777777" w:rsidR="00B109E7" w:rsidRPr="004554F6" w:rsidRDefault="00B109E7">
      <w:pPr>
        <w:spacing w:line="276" w:lineRule="auto"/>
        <w:jc w:val="both"/>
        <w:rPr>
          <w:sz w:val="28"/>
          <w:szCs w:val="28"/>
        </w:rPr>
      </w:pPr>
    </w:p>
    <w:p w14:paraId="12C75A99" w14:textId="77777777" w:rsidR="00B109E7" w:rsidRPr="004554F6" w:rsidRDefault="00B109E7">
      <w:pPr>
        <w:spacing w:line="276" w:lineRule="auto"/>
        <w:jc w:val="both"/>
        <w:rPr>
          <w:sz w:val="28"/>
          <w:szCs w:val="28"/>
        </w:rPr>
      </w:pPr>
    </w:p>
    <w:p w14:paraId="04EB48DF" w14:textId="77777777" w:rsidR="00B109E7" w:rsidRPr="004554F6" w:rsidRDefault="00C63FD8">
      <w:pPr>
        <w:spacing w:line="276" w:lineRule="auto"/>
        <w:jc w:val="both"/>
        <w:rPr>
          <w:b/>
          <w:sz w:val="28"/>
          <w:szCs w:val="28"/>
        </w:rPr>
      </w:pPr>
      <w:r w:rsidRPr="004554F6">
        <w:rPr>
          <w:b/>
          <w:sz w:val="28"/>
          <w:szCs w:val="28"/>
        </w:rPr>
        <w:t xml:space="preserve">Data preprocessing : </w:t>
      </w:r>
    </w:p>
    <w:p w14:paraId="515749B5" w14:textId="77777777" w:rsidR="00B109E7" w:rsidRPr="004554F6" w:rsidRDefault="00B109E7">
      <w:pPr>
        <w:spacing w:line="276" w:lineRule="auto"/>
        <w:jc w:val="both"/>
        <w:rPr>
          <w:sz w:val="28"/>
          <w:szCs w:val="28"/>
        </w:rPr>
      </w:pPr>
    </w:p>
    <w:p w14:paraId="1CB39586" w14:textId="3DBBB7D9" w:rsidR="00B109E7" w:rsidRPr="004554F6" w:rsidRDefault="00C63FD8">
      <w:pPr>
        <w:spacing w:line="276" w:lineRule="auto"/>
        <w:jc w:val="both"/>
        <w:rPr>
          <w:sz w:val="28"/>
          <w:szCs w:val="28"/>
        </w:rPr>
      </w:pPr>
      <w:r w:rsidRPr="004554F6">
        <w:rPr>
          <w:sz w:val="28"/>
          <w:szCs w:val="28"/>
        </w:rPr>
        <w:t>The initial preprocessing were performed using maxfilter software (Maxfilter 2.2). The Spatiotemoral signal space separation (tsss)</w:t>
      </w:r>
      <w:r w:rsidR="00F95C19">
        <w:rPr>
          <w:sz w:val="28"/>
          <w:szCs w:val="28"/>
        </w:rPr>
        <w:fldChar w:fldCharType="begin" w:fldLock="1"/>
      </w:r>
      <w:r w:rsidR="00F95C19">
        <w:rPr>
          <w:sz w:val="28"/>
          <w:szCs w:val="28"/>
        </w:rPr>
        <w:instrText>ADDIN CSL_CITATION {"citationItems":[{"id":"ITEM-1","itemData":{"DOI":"10.1088/0031-9155/51/7/008","ISSN":"00319155","abstract":"Limitations of traditional magnetoencephalography (MEG) exclude some important patient groups from MEG examinations, such as epilepsy patients with a vagus nerve stimulator, patients with magnetic particles on the head or having magnetic dental materials that cause severe movement-related artefact signals. Conventional interference rejection methods are not able to remove the artefacts originating this close to the MEG sensor array. For example, the reference array method is unable to suppress interference generated by sources closer to the sensors than the reference array, about 20-40 cm. The spatiotemporal signal space separation method proposed in this paper recognizes and removes both external interference and the artefacts produced by these nearby sources, even on the scalp. First, the basic separation into brain-related and external interference signals is accomplished with signal space separation based on sensor geometry and Maxwell's equations only. After this, the artefacts from nearby sources are extracted by a simple statistical analysis in the time domain, and projected out. Practical examples with artificial current dipoles and interference sources as well as data from real patients demonstrate that the method removes the artefacts without altering the field patterns of the brain signals. © 2006 IOP Publishing Ltd.","author":[{"dropping-particle":"","family":"Taulu","given":"S.","non-dropping-particle":"","parse-names":false,"suffix":""},{"dropping-particle":"","family":"Simola","given":"J.","non-dropping-particle":"","parse-names":false,"suffix":""}],"container-title":"Physics in Medicine and Biology","id":"ITEM-1","issue":"7","issued":{"date-parts":[["2006"]]},"page":"1759-1768","title":"Spatiotemporal signal space separation method for rejecting nearby interference in MEG measurements","type":"article-journal","volume":"51"},"uris":["http://www.mendeley.com/documents/?uuid=1be269e4-d5f5-4275-a282-36122e69b056"]}],"mendeley":{"formattedCitation":"[23]","plainTextFormattedCitation":"[23]"},"properties":{"noteIndex":0},"schema":"https://github.com/citation-style-language/schema/raw/master/csl-citation.json"}</w:instrText>
      </w:r>
      <w:r w:rsidR="00F95C19">
        <w:rPr>
          <w:sz w:val="28"/>
          <w:szCs w:val="28"/>
        </w:rPr>
        <w:fldChar w:fldCharType="separate"/>
      </w:r>
      <w:r w:rsidR="00F95C19" w:rsidRPr="00F95C19">
        <w:rPr>
          <w:noProof/>
          <w:sz w:val="28"/>
          <w:szCs w:val="28"/>
        </w:rPr>
        <w:t>[23]</w:t>
      </w:r>
      <w:r w:rsidR="00F95C19">
        <w:rPr>
          <w:sz w:val="28"/>
          <w:szCs w:val="28"/>
        </w:rPr>
        <w:fldChar w:fldCharType="end"/>
      </w:r>
      <w:r w:rsidRPr="004554F6">
        <w:rPr>
          <w:sz w:val="28"/>
          <w:szCs w:val="28"/>
        </w:rPr>
        <w:t xml:space="preserve"> along with movement correction was applied to the data. The bad channels were interpolated from </w:t>
      </w:r>
      <w:r w:rsidRPr="004554F6">
        <w:rPr>
          <w:sz w:val="28"/>
          <w:szCs w:val="28"/>
        </w:rPr>
        <w:lastRenderedPageBreak/>
        <w:t xml:space="preserve">neighbouring sensors with algorithms implemented in maxfilter software. The  further preprocessing was performed  using Fieldtrip toolbox </w:t>
      </w:r>
      <w:r w:rsidR="00857E14">
        <w:rPr>
          <w:sz w:val="28"/>
          <w:szCs w:val="28"/>
        </w:rPr>
        <w:fldChar w:fldCharType="begin" w:fldLock="1"/>
      </w:r>
      <w:r w:rsidR="00F95C19">
        <w:rPr>
          <w:sz w:val="28"/>
          <w:szCs w:val="28"/>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61b6a141-3e14-4981-afb4-111eb10324e6"]}],"mendeley":{"formattedCitation":"[24]","plainTextFormattedCitation":"[24]","previouslyFormattedCitation":"[24]"},"properties":{"noteIndex":0},"schema":"https://github.com/citation-style-language/schema/raw/master/csl-citation.json"}</w:instrText>
      </w:r>
      <w:r w:rsidR="00857E14">
        <w:rPr>
          <w:sz w:val="28"/>
          <w:szCs w:val="28"/>
        </w:rPr>
        <w:fldChar w:fldCharType="separate"/>
      </w:r>
      <w:r w:rsidR="00F95C19" w:rsidRPr="00F95C19">
        <w:rPr>
          <w:noProof/>
          <w:sz w:val="28"/>
          <w:szCs w:val="28"/>
        </w:rPr>
        <w:t>[24]</w:t>
      </w:r>
      <w:r w:rsidR="00857E14">
        <w:rPr>
          <w:sz w:val="28"/>
          <w:szCs w:val="28"/>
        </w:rPr>
        <w:fldChar w:fldCharType="end"/>
      </w:r>
      <w:r w:rsidRPr="004554F6">
        <w:rPr>
          <w:sz w:val="28"/>
          <w:szCs w:val="28"/>
        </w:rPr>
        <w:t xml:space="preserve"> and custom scripts written in Matlab 2014b (Mathworks). The data was corrected for jump artifacts and muscle artifacts. The ocular and cardiac artifacts were automatically removed using ICA (runi</w:t>
      </w:r>
      <w:r w:rsidR="00F95C19">
        <w:rPr>
          <w:sz w:val="28"/>
          <w:szCs w:val="28"/>
        </w:rPr>
        <w:t xml:space="preserve">ca) and coherence based method. </w:t>
      </w:r>
      <w:r w:rsidR="0045223F">
        <w:rPr>
          <w:sz w:val="28"/>
          <w:szCs w:val="28"/>
        </w:rPr>
        <w:t xml:space="preserve">with </w:t>
      </w:r>
    </w:p>
    <w:p w14:paraId="307BF751" w14:textId="77777777" w:rsidR="00B109E7" w:rsidRPr="004554F6" w:rsidRDefault="00B109E7">
      <w:pPr>
        <w:spacing w:line="276" w:lineRule="auto"/>
        <w:jc w:val="both"/>
        <w:rPr>
          <w:sz w:val="28"/>
          <w:szCs w:val="28"/>
        </w:rPr>
      </w:pPr>
    </w:p>
    <w:p w14:paraId="1ECBBCC3" w14:textId="77777777" w:rsidR="00B109E7" w:rsidRPr="004554F6" w:rsidRDefault="00C63FD8">
      <w:pPr>
        <w:spacing w:line="276" w:lineRule="auto"/>
        <w:jc w:val="both"/>
        <w:rPr>
          <w:b/>
          <w:sz w:val="28"/>
          <w:szCs w:val="28"/>
        </w:rPr>
      </w:pPr>
      <w:r w:rsidRPr="004554F6">
        <w:rPr>
          <w:b/>
          <w:sz w:val="28"/>
          <w:szCs w:val="28"/>
        </w:rPr>
        <w:t>Evoked Analysis :</w:t>
      </w:r>
    </w:p>
    <w:p w14:paraId="0915529E" w14:textId="77777777" w:rsidR="00B109E7" w:rsidRPr="004554F6" w:rsidRDefault="00B109E7">
      <w:pPr>
        <w:spacing w:line="276" w:lineRule="auto"/>
        <w:jc w:val="both"/>
        <w:rPr>
          <w:b/>
          <w:sz w:val="28"/>
          <w:szCs w:val="28"/>
        </w:rPr>
      </w:pPr>
    </w:p>
    <w:p w14:paraId="120F3FB5" w14:textId="1EE153DE" w:rsidR="00B109E7" w:rsidRPr="004554F6" w:rsidRDefault="00C63FD8">
      <w:pPr>
        <w:spacing w:line="276" w:lineRule="auto"/>
        <w:jc w:val="both"/>
        <w:rPr>
          <w:sz w:val="28"/>
          <w:szCs w:val="28"/>
        </w:rPr>
      </w:pPr>
      <w:r w:rsidRPr="004554F6">
        <w:rPr>
          <w:sz w:val="28"/>
          <w:szCs w:val="28"/>
        </w:rPr>
        <w:t>The</w:t>
      </w:r>
      <w:r w:rsidR="00553EBD">
        <w:rPr>
          <w:sz w:val="28"/>
          <w:szCs w:val="28"/>
        </w:rPr>
        <w:t xml:space="preserve"> raw</w:t>
      </w:r>
      <w:r w:rsidRPr="004554F6">
        <w:rPr>
          <w:sz w:val="28"/>
          <w:szCs w:val="28"/>
        </w:rPr>
        <w:t xml:space="preserve"> data were bandpassed in the range 0.5 - 45 hz for doing an evoked analysis. The gradiometers were combined resulting 102 channels which were used for subsequent analysis. The trials were combined across the corresponding conditions. The data was time locked to target (T) for every condition to investigate the onsets of all the conditions . </w:t>
      </w:r>
      <w:r w:rsidRPr="004554F6">
        <w:rPr>
          <w:color w:val="FF0000"/>
          <w:sz w:val="28"/>
          <w:szCs w:val="28"/>
        </w:rPr>
        <w:t xml:space="preserve">Figure xx </w:t>
      </w:r>
      <w:r w:rsidRPr="004554F6">
        <w:rPr>
          <w:sz w:val="28"/>
          <w:szCs w:val="28"/>
        </w:rPr>
        <w:t xml:space="preserve">shows the mean activity over all the participants in all the conditions. It is evident that the evoked activity of entrainers is lost when the data is time locked to target.   so the data for all the entrainers and target was time locked individually. </w:t>
      </w:r>
      <w:r w:rsidRPr="004554F6">
        <w:rPr>
          <w:color w:val="FF0000"/>
          <w:sz w:val="28"/>
          <w:szCs w:val="28"/>
        </w:rPr>
        <w:t xml:space="preserve">Figure XX </w:t>
      </w:r>
      <w:r w:rsidRPr="004554F6">
        <w:rPr>
          <w:sz w:val="28"/>
          <w:szCs w:val="28"/>
        </w:rPr>
        <w:t xml:space="preserve"> shows the data time locked to entrainers</w:t>
      </w:r>
    </w:p>
    <w:p w14:paraId="6E0BC117" w14:textId="77777777" w:rsidR="00B109E7" w:rsidRPr="004554F6" w:rsidRDefault="00B109E7">
      <w:pPr>
        <w:spacing w:line="276" w:lineRule="auto"/>
        <w:jc w:val="both"/>
        <w:rPr>
          <w:b/>
          <w:sz w:val="28"/>
          <w:szCs w:val="28"/>
        </w:rPr>
      </w:pPr>
    </w:p>
    <w:p w14:paraId="53FB945A" w14:textId="77777777" w:rsidR="00B109E7" w:rsidRPr="004554F6" w:rsidRDefault="00C63FD8">
      <w:pPr>
        <w:spacing w:line="276" w:lineRule="auto"/>
        <w:jc w:val="both"/>
        <w:rPr>
          <w:b/>
          <w:sz w:val="28"/>
          <w:szCs w:val="28"/>
        </w:rPr>
      </w:pPr>
      <w:r w:rsidRPr="004554F6">
        <w:rPr>
          <w:b/>
          <w:sz w:val="28"/>
          <w:szCs w:val="28"/>
        </w:rPr>
        <w:t xml:space="preserve">Effect of temporal predictions on visual evoked Potentials : </w:t>
      </w:r>
    </w:p>
    <w:p w14:paraId="75772A6B" w14:textId="77777777" w:rsidR="00B109E7" w:rsidRPr="004554F6" w:rsidRDefault="00B109E7">
      <w:pPr>
        <w:spacing w:line="276" w:lineRule="auto"/>
        <w:jc w:val="both"/>
        <w:rPr>
          <w:b/>
          <w:sz w:val="28"/>
          <w:szCs w:val="28"/>
        </w:rPr>
      </w:pPr>
    </w:p>
    <w:p w14:paraId="77A33005" w14:textId="77777777" w:rsidR="00B109E7" w:rsidRPr="004554F6" w:rsidRDefault="00C63FD8">
      <w:pPr>
        <w:spacing w:line="276" w:lineRule="auto"/>
        <w:jc w:val="both"/>
        <w:rPr>
          <w:sz w:val="28"/>
          <w:szCs w:val="28"/>
        </w:rPr>
      </w:pPr>
      <w:r w:rsidRPr="004554F6">
        <w:rPr>
          <w:sz w:val="28"/>
          <w:szCs w:val="28"/>
        </w:rPr>
        <w:t xml:space="preserve">To investigate the effect of temporal predictions on visual evoked potentials, data from each entrainer and target was selected between 70 - 150 msec after the onset of trigger. The peak amplitude in this time range was computed for every condition and all the participants. </w:t>
      </w:r>
      <w:r w:rsidRPr="004554F6">
        <w:rPr>
          <w:color w:val="FF0000"/>
          <w:sz w:val="28"/>
          <w:szCs w:val="28"/>
        </w:rPr>
        <w:t xml:space="preserve">Figure XX  </w:t>
      </w:r>
      <w:r w:rsidRPr="004554F6">
        <w:rPr>
          <w:sz w:val="28"/>
          <w:szCs w:val="28"/>
        </w:rPr>
        <w:t xml:space="preserve">shows the peak evoked potential across in conditions with and without temporal conditions. </w:t>
      </w:r>
    </w:p>
    <w:p w14:paraId="4A763869" w14:textId="77777777" w:rsidR="00B109E7" w:rsidRPr="004554F6" w:rsidRDefault="00B109E7">
      <w:pPr>
        <w:spacing w:line="276" w:lineRule="auto"/>
        <w:jc w:val="both"/>
        <w:rPr>
          <w:sz w:val="28"/>
          <w:szCs w:val="28"/>
        </w:rPr>
      </w:pPr>
    </w:p>
    <w:p w14:paraId="345EF314" w14:textId="77777777" w:rsidR="00B109E7" w:rsidRPr="004554F6" w:rsidRDefault="00C63FD8">
      <w:pPr>
        <w:spacing w:line="276" w:lineRule="auto"/>
        <w:jc w:val="both"/>
        <w:rPr>
          <w:sz w:val="28"/>
          <w:szCs w:val="28"/>
        </w:rPr>
      </w:pPr>
      <w:r w:rsidRPr="004554F6">
        <w:rPr>
          <w:sz w:val="28"/>
          <w:szCs w:val="28"/>
        </w:rPr>
        <w:t xml:space="preserve">To assess the statistical difference in the peak amplitudes across conditions, the peaks in condition What + When (temporally predictable) was compared with When condition. Ttest (alpha = 0.001) when applied to the peaks shows there is significant difference in the peaks in both conditions which emerge at Entrainer 2.  The same statistical comparison applied to condition What only and random/No prediction (temporally unpredictable), the statistical significance occurs at Entrainer 3. This provides evidence that the inclusion of temporal predictions facilitates the  visual processing of input. </w:t>
      </w:r>
    </w:p>
    <w:p w14:paraId="39A0256D" w14:textId="77777777" w:rsidR="00B109E7" w:rsidRPr="004554F6" w:rsidRDefault="00B109E7">
      <w:pPr>
        <w:spacing w:line="276" w:lineRule="auto"/>
        <w:jc w:val="both"/>
        <w:rPr>
          <w:sz w:val="28"/>
          <w:szCs w:val="28"/>
        </w:rPr>
      </w:pPr>
    </w:p>
    <w:p w14:paraId="4FC8944C" w14:textId="77777777" w:rsidR="00B109E7" w:rsidRPr="004554F6" w:rsidRDefault="00B109E7">
      <w:pPr>
        <w:spacing w:line="276" w:lineRule="auto"/>
        <w:jc w:val="both"/>
        <w:rPr>
          <w:sz w:val="28"/>
          <w:szCs w:val="28"/>
        </w:rPr>
      </w:pPr>
    </w:p>
    <w:p w14:paraId="5CEE0F4F" w14:textId="77777777" w:rsidR="00B109E7" w:rsidRPr="004554F6" w:rsidRDefault="00C63FD8">
      <w:pPr>
        <w:spacing w:line="276" w:lineRule="auto"/>
        <w:jc w:val="both"/>
        <w:rPr>
          <w:b/>
          <w:sz w:val="28"/>
          <w:szCs w:val="28"/>
        </w:rPr>
      </w:pPr>
      <w:r w:rsidRPr="004554F6">
        <w:rPr>
          <w:b/>
          <w:sz w:val="28"/>
          <w:szCs w:val="28"/>
        </w:rPr>
        <w:t xml:space="preserve">Cluster Based  permutation test on Evoked Potentials : </w:t>
      </w:r>
    </w:p>
    <w:p w14:paraId="33CE3286" w14:textId="77777777" w:rsidR="00B109E7" w:rsidRPr="004554F6" w:rsidRDefault="00B109E7">
      <w:pPr>
        <w:spacing w:line="276" w:lineRule="auto"/>
        <w:jc w:val="both"/>
        <w:rPr>
          <w:sz w:val="28"/>
          <w:szCs w:val="28"/>
        </w:rPr>
      </w:pPr>
    </w:p>
    <w:p w14:paraId="08751CF1" w14:textId="77777777" w:rsidR="00B109E7" w:rsidRPr="004554F6" w:rsidRDefault="00C63FD8">
      <w:pPr>
        <w:spacing w:line="276" w:lineRule="auto"/>
        <w:jc w:val="both"/>
        <w:rPr>
          <w:sz w:val="28"/>
          <w:szCs w:val="28"/>
        </w:rPr>
      </w:pPr>
      <w:r w:rsidRPr="004554F6">
        <w:rPr>
          <w:sz w:val="28"/>
          <w:szCs w:val="28"/>
        </w:rPr>
        <w:t xml:space="preserve">The analysis on the peak amplitudes informs us that there is a significant difference across predictable and unpredictable conditions. To investigate which are the brain regions on sensor space that contribute to this difference, cluster based permutation test was applied to the  evoked activity at each entrainer. </w:t>
      </w:r>
      <w:r w:rsidRPr="004554F6">
        <w:rPr>
          <w:color w:val="FF0000"/>
          <w:sz w:val="28"/>
          <w:szCs w:val="28"/>
        </w:rPr>
        <w:t xml:space="preserve">Figure XX </w:t>
      </w:r>
      <w:r w:rsidRPr="004554F6">
        <w:rPr>
          <w:sz w:val="28"/>
          <w:szCs w:val="28"/>
        </w:rPr>
        <w:t xml:space="preserve">shows the cluster based results on every entrainer and the target. </w:t>
      </w:r>
    </w:p>
    <w:p w14:paraId="0FE4105C" w14:textId="77777777" w:rsidR="00B109E7" w:rsidRPr="004554F6" w:rsidRDefault="00B109E7">
      <w:pPr>
        <w:spacing w:line="276" w:lineRule="auto"/>
        <w:jc w:val="both"/>
        <w:rPr>
          <w:sz w:val="28"/>
          <w:szCs w:val="28"/>
        </w:rPr>
      </w:pPr>
    </w:p>
    <w:p w14:paraId="3B5465D9" w14:textId="77777777" w:rsidR="00B109E7" w:rsidRPr="004554F6" w:rsidRDefault="00B109E7">
      <w:pPr>
        <w:spacing w:line="276" w:lineRule="auto"/>
        <w:jc w:val="both"/>
        <w:rPr>
          <w:sz w:val="28"/>
          <w:szCs w:val="28"/>
        </w:rPr>
      </w:pPr>
    </w:p>
    <w:p w14:paraId="2FD41A2A" w14:textId="77777777" w:rsidR="00B109E7" w:rsidRPr="004554F6" w:rsidRDefault="00B109E7">
      <w:pPr>
        <w:spacing w:line="276" w:lineRule="auto"/>
        <w:jc w:val="both"/>
        <w:rPr>
          <w:sz w:val="28"/>
          <w:szCs w:val="28"/>
        </w:rPr>
      </w:pPr>
    </w:p>
    <w:p w14:paraId="76FC790C" w14:textId="77777777" w:rsidR="00B109E7" w:rsidRPr="004554F6" w:rsidRDefault="00B109E7">
      <w:pPr>
        <w:spacing w:line="276" w:lineRule="auto"/>
        <w:jc w:val="both"/>
        <w:rPr>
          <w:sz w:val="28"/>
          <w:szCs w:val="28"/>
        </w:rPr>
      </w:pPr>
    </w:p>
    <w:p w14:paraId="718741CD" w14:textId="77777777" w:rsidR="00B109E7" w:rsidRPr="004554F6" w:rsidRDefault="00B109E7">
      <w:pPr>
        <w:spacing w:line="276" w:lineRule="auto"/>
        <w:jc w:val="both"/>
        <w:rPr>
          <w:sz w:val="28"/>
          <w:szCs w:val="28"/>
        </w:rPr>
      </w:pPr>
    </w:p>
    <w:p w14:paraId="6CF43C0C" w14:textId="77777777" w:rsidR="00B109E7" w:rsidRPr="004554F6" w:rsidRDefault="00B109E7">
      <w:pPr>
        <w:spacing w:line="276" w:lineRule="auto"/>
        <w:jc w:val="both"/>
        <w:rPr>
          <w:sz w:val="28"/>
          <w:szCs w:val="28"/>
        </w:rPr>
      </w:pPr>
    </w:p>
    <w:p w14:paraId="70B08BD2" w14:textId="77777777" w:rsidR="00B109E7" w:rsidRPr="004554F6" w:rsidRDefault="00B109E7">
      <w:pPr>
        <w:spacing w:line="276" w:lineRule="auto"/>
        <w:jc w:val="both"/>
        <w:rPr>
          <w:sz w:val="28"/>
          <w:szCs w:val="28"/>
        </w:rPr>
      </w:pPr>
    </w:p>
    <w:p w14:paraId="3FF0F40C" w14:textId="77777777" w:rsidR="00B109E7" w:rsidRPr="004554F6" w:rsidRDefault="00B109E7">
      <w:pPr>
        <w:spacing w:line="276" w:lineRule="auto"/>
        <w:jc w:val="both"/>
        <w:rPr>
          <w:sz w:val="28"/>
          <w:szCs w:val="28"/>
        </w:rPr>
      </w:pPr>
    </w:p>
    <w:p w14:paraId="19CF3479" w14:textId="77777777" w:rsidR="00B109E7" w:rsidRPr="004554F6" w:rsidRDefault="00B109E7">
      <w:pPr>
        <w:spacing w:line="276" w:lineRule="auto"/>
        <w:jc w:val="both"/>
        <w:rPr>
          <w:sz w:val="28"/>
          <w:szCs w:val="28"/>
        </w:rPr>
      </w:pPr>
    </w:p>
    <w:p w14:paraId="3D1CBDB4" w14:textId="77777777" w:rsidR="00B109E7" w:rsidRPr="004554F6" w:rsidRDefault="00B109E7">
      <w:pPr>
        <w:spacing w:line="276" w:lineRule="auto"/>
        <w:jc w:val="both"/>
        <w:rPr>
          <w:sz w:val="28"/>
          <w:szCs w:val="28"/>
        </w:rPr>
      </w:pPr>
    </w:p>
    <w:p w14:paraId="04129B71" w14:textId="77777777" w:rsidR="001F20B0" w:rsidRDefault="001F20B0">
      <w:pPr>
        <w:rPr>
          <w:rFonts w:ascii="Times New Roman" w:eastAsia="Times New Roman" w:hAnsi="Times New Roman" w:cs="Times New Roman"/>
          <w:sz w:val="28"/>
          <w:szCs w:val="28"/>
        </w:rPr>
      </w:pPr>
    </w:p>
    <w:p w14:paraId="76986A00" w14:textId="77777777" w:rsidR="000E3114" w:rsidRDefault="000E3114">
      <w:pPr>
        <w:rPr>
          <w:rFonts w:ascii="Times New Roman" w:eastAsia="Times New Roman" w:hAnsi="Times New Roman" w:cs="Times New Roman"/>
          <w:sz w:val="28"/>
          <w:szCs w:val="28"/>
        </w:rPr>
      </w:pPr>
    </w:p>
    <w:p w14:paraId="58E1E204" w14:textId="77777777" w:rsidR="001F20B0" w:rsidRDefault="001F20B0">
      <w:pPr>
        <w:rPr>
          <w:rFonts w:ascii="Times New Roman" w:eastAsia="Times New Roman" w:hAnsi="Times New Roman" w:cs="Times New Roman"/>
          <w:sz w:val="28"/>
          <w:szCs w:val="28"/>
        </w:rPr>
      </w:pPr>
    </w:p>
    <w:p w14:paraId="6CA8947C" w14:textId="77777777" w:rsidR="001F20B0" w:rsidRPr="004554F6" w:rsidRDefault="001F20B0">
      <w:pPr>
        <w:rPr>
          <w:rFonts w:ascii="Times New Roman" w:eastAsia="Times New Roman" w:hAnsi="Times New Roman" w:cs="Times New Roman"/>
          <w:sz w:val="28"/>
          <w:szCs w:val="28"/>
        </w:rPr>
      </w:pPr>
    </w:p>
    <w:p w14:paraId="6ED735B5" w14:textId="77777777" w:rsidR="00B109E7" w:rsidRPr="004554F6" w:rsidRDefault="00B109E7">
      <w:pPr>
        <w:rPr>
          <w:rFonts w:ascii="Times New Roman" w:eastAsia="Times New Roman" w:hAnsi="Times New Roman" w:cs="Times New Roman"/>
          <w:sz w:val="28"/>
          <w:szCs w:val="28"/>
        </w:rPr>
      </w:pPr>
    </w:p>
    <w:p w14:paraId="51344EF9" w14:textId="77777777" w:rsidR="00B109E7" w:rsidRPr="004554F6"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Source Reconstruction : </w:t>
      </w:r>
    </w:p>
    <w:p w14:paraId="5EC687CA" w14:textId="77777777" w:rsidR="00B109E7" w:rsidRDefault="00B109E7">
      <w:pPr>
        <w:rPr>
          <w:rFonts w:ascii="Times New Roman" w:eastAsia="Times New Roman" w:hAnsi="Times New Roman" w:cs="Times New Roman"/>
          <w:sz w:val="28"/>
          <w:szCs w:val="28"/>
        </w:rPr>
      </w:pPr>
    </w:p>
    <w:p w14:paraId="4C58414A" w14:textId="7C3ECE89" w:rsidR="00E33CB6" w:rsidRDefault="00E33CB6" w:rsidP="00BA5FFA">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ource reconstruction was performed on evoked data </w:t>
      </w:r>
      <w:r w:rsidR="00E14443">
        <w:rPr>
          <w:rFonts w:ascii="Times New Roman" w:eastAsia="Times New Roman" w:hAnsi="Times New Roman" w:cs="Times New Roman"/>
          <w:sz w:val="28"/>
          <w:szCs w:val="28"/>
        </w:rPr>
        <w:t>to find out the brain areas generating the differential effect on sensor space. The source reconstruction pipeline used here has also been reported in</w:t>
      </w:r>
      <w:r>
        <w:rPr>
          <w:rFonts w:ascii="Times New Roman" w:eastAsia="Times New Roman" w:hAnsi="Times New Roman" w:cs="Times New Roman"/>
          <w:sz w:val="28"/>
          <w:szCs w:val="28"/>
        </w:rPr>
        <w:t xml:space="preserve"> </w:t>
      </w:r>
      <w:r w:rsidR="00E14443">
        <w:rPr>
          <w:rFonts w:ascii="Times New Roman" w:eastAsia="Times New Roman" w:hAnsi="Times New Roman" w:cs="Times New Roman"/>
          <w:sz w:val="28"/>
          <w:szCs w:val="28"/>
        </w:rPr>
        <w:t xml:space="preserve">Monsalve et al </w:t>
      </w:r>
      <w:r w:rsidR="00E14443">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DOI":"10.1038/s41598-018-27898-w","ISSN":"20452322","abstract":"© 2018 The Author(s). Prediction has been proposed to be a fundamental neurocognitive mechanism. However, its role in language comprehension is currently under debate. In this magnetoencephalography study we aimed to find evidence of word-form phonological pre-activation and to characterize the oscillatory mechanisms supporting this. Participants were presented firstly with a picture of an object, and then, after a delay (fixed or variable), they heard the corresponding word. Target words could contain a phoneme substitution, and participants' task was to detect mispronunciations. Word-initial phonemes were either fricatives or plosives, generating two experimental conditions (expect-fricative and expect-plosive). In the pre-word interval, significant differences (α = 0.05) emerged between conditions both for fixed and variable delays. Source reconstruction of this effect showed a brain-wide network involving several frequency bands, including bilateral superior temporal areas commonly associated with phonological processing, in a theta range. These results show that phonological representations supported by the theta band may be active before word onset, even under temporal uncertainty. However, in the evoked response just prior to the word, differences between conditions were apparent under variable- but not fixed-delays. This suggests that additional top-down mechanisms sensitive to phonological form may be recruited when there is uncertainty in the signal.","author":[{"dropping-particle":"","family":"Monsalve","given":"Irene F.","non-dropping-particle":"","parse-names":false,"suffix":""},{"dropping-particle":"","family":"Bourguignon","given":"Mathieu","non-dropping-particle":"","parse-names":false,"suffix":""},{"dropping-particle":"","family":"Molinaro","given":"Nicola","non-dropping-particle":"","parse-names":false,"suffix":""}],"container-title":"Scientific Reports","id":"ITEM-1","issue":"1","issued":{"date-parts":[["2018"]]},"page":"1-14","publisher":"Springer US","title":"Theta oscillations mediate pre-activation of highly expected word initial phonemes","type":"article-journal","volume":"8"},"uris":["http://www.mendeley.com/documents/?uuid=a7a444b2-bcf9-4d66-82f8-8089d7d22e2c"]}],"mendeley":{"formattedCitation":"[25]","plainTextFormattedCitation":"[25]","previouslyFormattedCitation":"[25]"},"properties":{"noteIndex":0},"schema":"https://github.com/citation-style-language/schema/raw/master/csl-citation.json"}</w:instrText>
      </w:r>
      <w:r w:rsidR="00E14443">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5]</w:t>
      </w:r>
      <w:r w:rsidR="00E14443">
        <w:rPr>
          <w:rFonts w:ascii="Times New Roman" w:eastAsia="Times New Roman" w:hAnsi="Times New Roman" w:cs="Times New Roman"/>
          <w:sz w:val="28"/>
          <w:szCs w:val="28"/>
        </w:rPr>
        <w:fldChar w:fldCharType="end"/>
      </w:r>
      <w:r w:rsidR="00E14443">
        <w:rPr>
          <w:rFonts w:ascii="Times New Roman" w:eastAsia="Times New Roman" w:hAnsi="Times New Roman" w:cs="Times New Roman"/>
          <w:sz w:val="28"/>
          <w:szCs w:val="28"/>
        </w:rPr>
        <w:t xml:space="preserve">. </w:t>
      </w:r>
      <w:r w:rsidR="00E14443" w:rsidRPr="00E14443">
        <w:rPr>
          <w:rFonts w:ascii="Times New Roman" w:eastAsia="Times New Roman" w:hAnsi="Times New Roman" w:cs="Times New Roman"/>
          <w:sz w:val="28"/>
          <w:szCs w:val="28"/>
        </w:rPr>
        <w:t>linearly constrained mini</w:t>
      </w:r>
      <w:r w:rsidR="00E14443">
        <w:rPr>
          <w:rFonts w:ascii="Times New Roman" w:eastAsia="Times New Roman" w:hAnsi="Times New Roman" w:cs="Times New Roman"/>
          <w:sz w:val="28"/>
          <w:szCs w:val="28"/>
        </w:rPr>
        <w:t>mum variance beamformer (LCMVB</w:t>
      </w:r>
      <w:r w:rsidR="00E14443" w:rsidRPr="00E14443">
        <w:rPr>
          <w:rFonts w:ascii="Times New Roman" w:eastAsia="Times New Roman" w:hAnsi="Times New Roman" w:cs="Times New Roman"/>
          <w:sz w:val="28"/>
          <w:szCs w:val="28"/>
        </w:rPr>
        <w:t>)</w:t>
      </w:r>
      <w:r w:rsidR="00E14443">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author":[{"dropping-particle":"Van","family":"Veen","given":"B D","non-dropping-particle":"","parse-names":false,"suffix":""},{"dropping-particle":"Van","family":"Drongelen","given":"W","non-dropping-particle":"","parse-names":false,"suffix":""},{"dropping-particle":"","family":"Yuchtman","given":"M","non-dropping-particle":"","parse-names":false,"suffix":""},{"dropping-particle":"","family":"Suzuki","given":"A","non-dropping-particle":"","parse-names":false,"suffix":""}],"container-title":"Biomedical Engineering","id":"ITEM-1","issue":"9","issued":{"date-parts":[["1997"]]},"page":"867-880","title":"Localization of brain electrical activity via linearly constrained minimum variance spatial filtering. IEEE Transactions on","type":"article-journal","volume":"44"},"uris":["http://www.mendeley.com/documents/?uuid=48c5483e-0368-45c4-ac60-870396cd7f08"]}],"mendeley":{"formattedCitation":"[26]","plainTextFormattedCitation":"[26]","previouslyFormattedCitation":"[26]"},"properties":{"noteIndex":0},"schema":"https://github.com/citation-style-language/schema/raw/master/csl-citation.json"}</w:instrText>
      </w:r>
      <w:r w:rsidR="00E14443">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6]</w:t>
      </w:r>
      <w:r w:rsidR="00E14443">
        <w:rPr>
          <w:rFonts w:ascii="Times New Roman" w:eastAsia="Times New Roman" w:hAnsi="Times New Roman" w:cs="Times New Roman"/>
          <w:sz w:val="28"/>
          <w:szCs w:val="28"/>
        </w:rPr>
        <w:fldChar w:fldCharType="end"/>
      </w:r>
      <w:r w:rsidR="00E14443">
        <w:rPr>
          <w:rFonts w:ascii="Times New Roman" w:eastAsia="Times New Roman" w:hAnsi="Times New Roman" w:cs="Times New Roman"/>
          <w:sz w:val="28"/>
          <w:szCs w:val="28"/>
        </w:rPr>
        <w:t xml:space="preserve"> approach was used for creating inverse operator. T1 weighted high resolution images from 14 participants were parcellated using freesurfer software</w:t>
      </w:r>
      <w:r w:rsidR="00BA5FFA">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author":[{"dropping-particle":"","family":"Dale","given":"Anders","non-dropping-particle":"","parse-names":false,"suffix":""},{"dropping-particle":"","family":"Sereno","given":"Martin","non-dropping-particle":"","parse-names":false,"suffix":""}],"container-title":"Journal of Cognitive Neuroscience","id":"ITEM-1","issued":{"date-parts":[["1993"]]},"page":"162-176","title":"Improved localization of cortical surface reconstruciton: A linear approach.","type":"article-journal","volume":"5"},"uris":["http://www.mendeley.com/documents/?uuid=0d3884c6-929e-4086-afa6-f1002470fa2b"]}],"mendeley":{"formattedCitation":"[27]","plainTextFormattedCitation":"[27]","previouslyFormattedCitation":"[27]"},"properties":{"noteIndex":0},"schema":"https://github.com/citation-style-language/schema/raw/master/csl-citation.json"}</w:instrText>
      </w:r>
      <w:r w:rsidR="00BA5FFA">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7]</w:t>
      </w:r>
      <w:r w:rsidR="00BA5FFA">
        <w:rPr>
          <w:rFonts w:ascii="Times New Roman" w:eastAsia="Times New Roman" w:hAnsi="Times New Roman" w:cs="Times New Roman"/>
          <w:sz w:val="28"/>
          <w:szCs w:val="28"/>
        </w:rPr>
        <w:fldChar w:fldCharType="end"/>
      </w:r>
      <w:r w:rsidR="00BA5FFA">
        <w:rPr>
          <w:rFonts w:ascii="Times New Roman" w:eastAsia="Times New Roman" w:hAnsi="Times New Roman" w:cs="Times New Roman"/>
          <w:sz w:val="28"/>
          <w:szCs w:val="28"/>
        </w:rPr>
        <w:t xml:space="preserve">. The MEG and MRI coordinates were co-registered based on three fiducial points and points on brain scalp acquired during the head digitization. One shell realistic head model were created from the parcellated MRI data. </w:t>
      </w:r>
      <w:r w:rsidR="00BA5FFA" w:rsidRPr="00BA5FFA">
        <w:rPr>
          <w:rFonts w:ascii="Times New Roman" w:eastAsia="Times New Roman" w:hAnsi="Times New Roman" w:cs="Times New Roman"/>
          <w:sz w:val="28"/>
          <w:szCs w:val="28"/>
        </w:rPr>
        <w:t>The forward model was computed for three orthogonal source orientations, placed on a 5 mm grid covering t</w:t>
      </w:r>
      <w:r w:rsidR="00BA5FFA">
        <w:rPr>
          <w:rFonts w:ascii="Times New Roman" w:eastAsia="Times New Roman" w:hAnsi="Times New Roman" w:cs="Times New Roman"/>
          <w:sz w:val="28"/>
          <w:szCs w:val="28"/>
        </w:rPr>
        <w:t xml:space="preserve">he whole brain using MNE suite </w:t>
      </w:r>
      <w:r w:rsidR="00BA5FFA">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DOI":"10.1016/j.neuroimage.2013.10.027","ISSN":"10959572","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 2013 Elsevier Inc.","author":[{"dropping-particle":"","family":"Gramfort","given":"Alexandre","non-dropping-particle":"","parse-names":false,"suffix":""},{"dropping-particle":"","family":"Luessi","given":"Martin","non-dropping-particle":"","parse-names":false,"suffix":""},{"dropping-particle":"","family":"Larson","given":"Eric","non-dropping-particle":"","parse-names":false,"suffix":""},{"dropping-particle":"","family":"Engemann","given":"Denis A.","non-dropping-particle":"","parse-names":false,"suffix":""},{"dropping-particle":"","family":"Strohmeier","given":"Daniel","non-dropping-particle":"","parse-names":false,"suffix":""},{"dropping-particle":"","family":"Brodbeck","given":"Christian","non-dropping-particle":"","parse-names":false,"suffix":""},{"dropping-particle":"","family":"Parkkonen","given":"Lauri","non-dropping-particle":"","parse-names":false,"suffix":""},{"dropping-particle":"","family":"Hämäläinen","given":"Matti S.","non-dropping-particle":"","parse-names":false,"suffix":""}],"container-title":"NeuroImage","id":"ITEM-1","issued":{"date-parts":[["2014"]]},"page":"446-460","publisher":"Elsevier Inc.","title":"MNE software for processing MEG and EEG data","type":"article-journal","volume":"86"},"uris":["http://www.mendeley.com/documents/?uuid=5482aa75-e73f-4cb9-a88a-955e85685940"]}],"mendeley":{"formattedCitation":"[28]","plainTextFormattedCitation":"[28]","previouslyFormattedCitation":"[28]"},"properties":{"noteIndex":0},"schema":"https://github.com/citation-style-language/schema/raw/master/csl-citation.json"}</w:instrText>
      </w:r>
      <w:r w:rsidR="00BA5FFA">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8]</w:t>
      </w:r>
      <w:r w:rsidR="00BA5FFA">
        <w:rPr>
          <w:rFonts w:ascii="Times New Roman" w:eastAsia="Times New Roman" w:hAnsi="Times New Roman" w:cs="Times New Roman"/>
          <w:sz w:val="28"/>
          <w:szCs w:val="28"/>
        </w:rPr>
        <w:fldChar w:fldCharType="end"/>
      </w:r>
      <w:r w:rsidR="00BA5FFA" w:rsidRPr="00BA5FFA">
        <w:rPr>
          <w:rFonts w:ascii="Times New Roman" w:eastAsia="Times New Roman" w:hAnsi="Times New Roman" w:cs="Times New Roman"/>
          <w:sz w:val="28"/>
          <w:szCs w:val="28"/>
        </w:rPr>
        <w:t xml:space="preserve"> (Martinos Centre for Biomedical Imaging).</w:t>
      </w:r>
      <w:r w:rsidR="00BA5FFA" w:rsidRPr="00BA5FFA">
        <w:t xml:space="preserve"> </w:t>
      </w:r>
      <w:r w:rsidR="00BA5FFA" w:rsidRPr="00BA5FFA">
        <w:rPr>
          <w:rFonts w:ascii="Times New Roman" w:eastAsia="Times New Roman" w:hAnsi="Times New Roman" w:cs="Times New Roman"/>
          <w:sz w:val="28"/>
          <w:szCs w:val="28"/>
        </w:rPr>
        <w:t xml:space="preserve">Each source was then reduced to its two principal components of highest singular value, which closely correspond to sources tangential to the skull. Both planar gradiometers and magnetometers were used for inverse </w:t>
      </w:r>
      <w:r w:rsidR="001F706C" w:rsidRPr="00BA5FFA">
        <w:rPr>
          <w:rFonts w:ascii="Times New Roman" w:eastAsia="Times New Roman" w:hAnsi="Times New Roman" w:cs="Times New Roman"/>
          <w:sz w:val="28"/>
          <w:szCs w:val="28"/>
        </w:rPr>
        <w:t>modelling</w:t>
      </w:r>
      <w:r w:rsidR="00BA5FFA" w:rsidRPr="00BA5FFA">
        <w:rPr>
          <w:rFonts w:ascii="Times New Roman" w:eastAsia="Times New Roman" w:hAnsi="Times New Roman" w:cs="Times New Roman"/>
          <w:sz w:val="28"/>
          <w:szCs w:val="28"/>
        </w:rPr>
        <w:t xml:space="preserve"> after dividing each sensor signal (and the corresponding forward-model coefficients) by its noise standard deviation. The noise v</w:t>
      </w:r>
      <w:r w:rsidR="00BA5FFA">
        <w:rPr>
          <w:rFonts w:ascii="Times New Roman" w:eastAsia="Times New Roman" w:hAnsi="Times New Roman" w:cs="Times New Roman"/>
          <w:sz w:val="28"/>
          <w:szCs w:val="28"/>
        </w:rPr>
        <w:t>ariance was estimated from the 4</w:t>
      </w:r>
      <w:r w:rsidR="00BA5FFA" w:rsidRPr="00BA5FFA">
        <w:rPr>
          <w:rFonts w:ascii="Times New Roman" w:eastAsia="Times New Roman" w:hAnsi="Times New Roman" w:cs="Times New Roman"/>
          <w:sz w:val="28"/>
          <w:szCs w:val="28"/>
        </w:rPr>
        <w:t>00-ms baseline prior t</w:t>
      </w:r>
      <w:r w:rsidR="00BA5FFA">
        <w:rPr>
          <w:rFonts w:ascii="Times New Roman" w:eastAsia="Times New Roman" w:hAnsi="Times New Roman" w:cs="Times New Roman"/>
          <w:sz w:val="28"/>
          <w:szCs w:val="28"/>
        </w:rPr>
        <w:t xml:space="preserve">o the cross fixation in every trial. </w:t>
      </w:r>
    </w:p>
    <w:p w14:paraId="210C829A" w14:textId="77777777" w:rsidR="005F4C66" w:rsidRDefault="005F4C66" w:rsidP="00BA5FFA">
      <w:pPr>
        <w:jc w:val="both"/>
        <w:rPr>
          <w:rFonts w:ascii="Times New Roman" w:eastAsia="Times New Roman" w:hAnsi="Times New Roman" w:cs="Times New Roman"/>
          <w:sz w:val="28"/>
          <w:szCs w:val="28"/>
        </w:rPr>
      </w:pPr>
    </w:p>
    <w:p w14:paraId="149CC19D" w14:textId="22B17C6F" w:rsidR="00B109E7" w:rsidRPr="004554F6" w:rsidRDefault="005F4C66" w:rsidP="007560FD">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A</w:t>
      </w:r>
      <w:r w:rsidRPr="005F4C66">
        <w:rPr>
          <w:rFonts w:ascii="Times New Roman" w:eastAsia="Times New Roman" w:hAnsi="Times New Roman" w:cs="Times New Roman"/>
          <w:sz w:val="28"/>
          <w:szCs w:val="28"/>
        </w:rPr>
        <w:t>-priori</w:t>
      </w:r>
      <w:r>
        <w:rPr>
          <w:rFonts w:ascii="Times New Roman" w:eastAsia="Times New Roman" w:hAnsi="Times New Roman" w:cs="Times New Roman"/>
          <w:sz w:val="28"/>
          <w:szCs w:val="28"/>
        </w:rPr>
        <w:t xml:space="preserve"> time windows based in sensor space data was selected for each entrainer (85 – 125 msec post presentation of the gabor )</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LCMV inverse solution</w:t>
      </w:r>
      <w:r w:rsidRPr="005F4C66">
        <w:rPr>
          <w:rFonts w:ascii="Times New Roman" w:eastAsia="Times New Roman" w:hAnsi="Times New Roman" w:cs="Times New Roman"/>
          <w:sz w:val="28"/>
          <w:szCs w:val="28"/>
        </w:rPr>
        <w:t xml:space="preserve"> was used to project the ERF data into source space, using a noise co-variance matrix estim</w:t>
      </w:r>
      <w:r>
        <w:rPr>
          <w:rFonts w:ascii="Times New Roman" w:eastAsia="Times New Roman" w:hAnsi="Times New Roman" w:cs="Times New Roman"/>
          <w:sz w:val="28"/>
          <w:szCs w:val="28"/>
        </w:rPr>
        <w:t>ated from a 400 ms before the cross fixation</w:t>
      </w:r>
      <w:r w:rsidRPr="005F4C66">
        <w:rPr>
          <w:rFonts w:ascii="Times New Roman" w:eastAsia="Times New Roman" w:hAnsi="Times New Roman" w:cs="Times New Roman"/>
          <w:sz w:val="28"/>
          <w:szCs w:val="28"/>
        </w:rPr>
        <w:t>. Source power in the</w:t>
      </w:r>
      <w:r>
        <w:rPr>
          <w:rFonts w:ascii="Times New Roman" w:eastAsia="Times New Roman" w:hAnsi="Times New Roman" w:cs="Times New Roman"/>
          <w:sz w:val="28"/>
          <w:szCs w:val="28"/>
        </w:rPr>
        <w:t xml:space="preserve"> selected</w:t>
      </w:r>
      <w:r w:rsidRPr="005F4C66">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 xml:space="preserve"> time window</w:t>
      </w:r>
      <w:r w:rsidRPr="005F4C66">
        <w:rPr>
          <w:rFonts w:ascii="Times New Roman" w:eastAsia="Times New Roman" w:hAnsi="Times New Roman" w:cs="Times New Roman"/>
          <w:sz w:val="28"/>
          <w:szCs w:val="28"/>
        </w:rPr>
        <w:t xml:space="preserve"> was averaged and normalized by the power in the baseline</w:t>
      </w:r>
      <w:r>
        <w:rPr>
          <w:rFonts w:ascii="Times New Roman" w:eastAsia="Times New Roman" w:hAnsi="Times New Roman" w:cs="Times New Roman"/>
          <w:sz w:val="28"/>
          <w:szCs w:val="28"/>
        </w:rPr>
        <w:t>. For computing the</w:t>
      </w:r>
      <w:r w:rsidRPr="005F4C66">
        <w:rPr>
          <w:rFonts w:ascii="Times New Roman" w:eastAsia="Times New Roman" w:hAnsi="Times New Roman" w:cs="Times New Roman"/>
          <w:sz w:val="28"/>
          <w:szCs w:val="28"/>
        </w:rPr>
        <w:t xml:space="preserve"> group level analysis, the individual MRIs were mapped to the standard Montreal Neurological Institute (MNI) brain through a non-linear transformation using the spatial-normalization algorithm implemented in Stati</w:t>
      </w:r>
      <w:r>
        <w:rPr>
          <w:rFonts w:ascii="Times New Roman" w:eastAsia="Times New Roman" w:hAnsi="Times New Roman" w:cs="Times New Roman"/>
          <w:sz w:val="28"/>
          <w:szCs w:val="28"/>
        </w:rPr>
        <w:t>stical Parametric Mapping (SPM8</w:t>
      </w:r>
      <w:r w:rsidRPr="005F4C66">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3563BF">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DOI":"10.1002/hbm.460020402","ISSN":"10970193","abstract":"Statistical parametric maps are spatially extended statistical processes that are used to test hypotheses about regionally specific effects in neuroimaging data. The most established sorts of statistical parametric maps (e.g., Friston et al. [1991]: J Cereb Blood Flow Metab 11:690–699; Worsley et al. [1992]: J Cereb Blood Flow Metab 12:900–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 1995 Wiley</w:instrText>
      </w:r>
      <w:r w:rsidR="00F95C19">
        <w:rPr>
          <w:sz w:val="28"/>
          <w:szCs w:val="28"/>
        </w:rPr>
        <w:instrText>‐</w:instrText>
      </w:r>
      <w:r w:rsidR="00F95C19">
        <w:rPr>
          <w:rFonts w:ascii="Times New Roman" w:eastAsia="Times New Roman" w:hAnsi="Times New Roman" w:cs="Times New Roman"/>
          <w:sz w:val="28"/>
          <w:szCs w:val="28"/>
        </w:rPr>
        <w:instrText>Liss, Inc. Copyright © 1995 Wiley</w:instrText>
      </w:r>
      <w:r w:rsidR="00F95C19">
        <w:rPr>
          <w:sz w:val="28"/>
          <w:szCs w:val="28"/>
        </w:rPr>
        <w:instrText>‐</w:instrText>
      </w:r>
      <w:r w:rsidR="00F95C19">
        <w:rPr>
          <w:rFonts w:ascii="Times New Roman" w:eastAsia="Times New Roman" w:hAnsi="Times New Roman" w:cs="Times New Roman"/>
          <w:sz w:val="28"/>
          <w:szCs w:val="28"/>
        </w:rPr>
        <w:instrText xml:space="preserve">Liss, Inc.","author":[{"dropping-particle":"","family":"Friston","given":"K. J.","non-dropping-particle":"","parse-names":false,"suffix":""},{"dropping-particle":"","family":"Holmes","given":"A. P.","non-dropping-particle":"","parse-names":false,"suffix":""},{"dropping-particle":"","family":"Worsley","given":"K. J.","non-dropping-particle":"","parse-names":false,"suffix":""},{"dropping-particle":"","family":"Poline","given":"J. </w:instrText>
      </w:r>
      <w:r w:rsidR="00F95C19">
        <w:rPr>
          <w:sz w:val="28"/>
          <w:szCs w:val="28"/>
        </w:rPr>
        <w:instrText>‐</w:instrText>
      </w:r>
      <w:r w:rsidR="00F95C19">
        <w:rPr>
          <w:rFonts w:ascii="Times New Roman" w:eastAsia="Times New Roman" w:hAnsi="Times New Roman" w:cs="Times New Roman"/>
          <w:sz w:val="28"/>
          <w:szCs w:val="28"/>
        </w:rPr>
        <w:instrText>P","non-dropping-particle":"","parse-names":false,"suffix":""},{"dropping-particle":"","family":"Frith","given":"C. D.","non-dropping-particle":"","parse-names":false,"suffix":""},{"dropping-particle":"","family":"Frackowiak","given":"R. S.J.","non-dropping-particle":"","parse-names":false,"suffix":""}],"container-title":"Human Brain Mapping","id":"ITEM-1","issue":"4","issued":{"date-parts":[["1994"]]},"page":"189-210","title":"Statistical parametric maps in functional imaging: A general linear approach","type":"article-journal","volume":"2"},"uris":["http://www.mendeley.com/documents/?uuid=e873e5aa-7303-45e0-9d8b-3d971b23011a"]}],"mendeley":{"formattedCitation":"[29]","plainTextFormattedCitation":"[29]","previouslyFormattedCitation":"[29]"},"properties":{"noteIndex":0},"schema":"https://github.com/citation-style-language/schema/raw/master/csl-citation.json"}</w:instrText>
      </w:r>
      <w:r w:rsidR="003563BF">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29]</w:t>
      </w:r>
      <w:r w:rsidR="003563BF">
        <w:rPr>
          <w:rFonts w:ascii="Times New Roman" w:eastAsia="Times New Roman" w:hAnsi="Times New Roman" w:cs="Times New Roman"/>
          <w:sz w:val="28"/>
          <w:szCs w:val="28"/>
        </w:rPr>
        <w:fldChar w:fldCharType="end"/>
      </w:r>
      <w:r w:rsidRPr="005F4C66">
        <w:rPr>
          <w:rFonts w:ascii="Times New Roman" w:eastAsia="Times New Roman" w:hAnsi="Times New Roman" w:cs="Times New Roman"/>
          <w:sz w:val="28"/>
          <w:szCs w:val="28"/>
        </w:rPr>
        <w:t>, and the ensuing spatial transformations w</w:t>
      </w:r>
      <w:r w:rsidR="003563BF">
        <w:rPr>
          <w:rFonts w:ascii="Times New Roman" w:eastAsia="Times New Roman" w:hAnsi="Times New Roman" w:cs="Times New Roman"/>
          <w:sz w:val="28"/>
          <w:szCs w:val="28"/>
        </w:rPr>
        <w:t>ere applied to individual maps. W</w:t>
      </w:r>
      <w:r w:rsidRPr="005F4C66">
        <w:rPr>
          <w:rFonts w:ascii="Times New Roman" w:eastAsia="Times New Roman" w:hAnsi="Times New Roman" w:cs="Times New Roman"/>
          <w:sz w:val="28"/>
          <w:szCs w:val="28"/>
        </w:rPr>
        <w:t xml:space="preserve">e identified the coordinates of local maxima (sets of contiguous voxels displaying higher power than all other neighboring voxels). </w:t>
      </w:r>
    </w:p>
    <w:p w14:paraId="5CBC715C" w14:textId="77777777" w:rsidR="00B109E7" w:rsidRPr="004554F6" w:rsidRDefault="00B109E7">
      <w:pPr>
        <w:rPr>
          <w:rFonts w:ascii="Times New Roman" w:eastAsia="Times New Roman" w:hAnsi="Times New Roman" w:cs="Times New Roman"/>
          <w:sz w:val="28"/>
          <w:szCs w:val="28"/>
        </w:rPr>
      </w:pPr>
    </w:p>
    <w:p w14:paraId="4455CD25" w14:textId="77777777" w:rsidR="00B109E7" w:rsidRDefault="00B109E7">
      <w:pPr>
        <w:rPr>
          <w:rFonts w:ascii="Times New Roman" w:eastAsia="Times New Roman" w:hAnsi="Times New Roman" w:cs="Times New Roman"/>
          <w:sz w:val="28"/>
          <w:szCs w:val="28"/>
        </w:rPr>
      </w:pPr>
    </w:p>
    <w:p w14:paraId="502787D2" w14:textId="77777777" w:rsidR="000E3114" w:rsidRDefault="000E3114">
      <w:pPr>
        <w:rPr>
          <w:rFonts w:ascii="Times New Roman" w:eastAsia="Times New Roman" w:hAnsi="Times New Roman" w:cs="Times New Roman"/>
          <w:sz w:val="28"/>
          <w:szCs w:val="28"/>
        </w:rPr>
      </w:pPr>
    </w:p>
    <w:p w14:paraId="17926D04" w14:textId="77777777" w:rsidR="000E3114" w:rsidRDefault="000E3114">
      <w:pPr>
        <w:rPr>
          <w:rFonts w:ascii="Times New Roman" w:eastAsia="Times New Roman" w:hAnsi="Times New Roman" w:cs="Times New Roman"/>
          <w:sz w:val="28"/>
          <w:szCs w:val="28"/>
        </w:rPr>
      </w:pPr>
    </w:p>
    <w:p w14:paraId="676CF13E" w14:textId="77777777" w:rsidR="000E3114" w:rsidRDefault="000E3114">
      <w:pPr>
        <w:rPr>
          <w:rFonts w:ascii="Times New Roman" w:eastAsia="Times New Roman" w:hAnsi="Times New Roman" w:cs="Times New Roman"/>
          <w:sz w:val="28"/>
          <w:szCs w:val="28"/>
        </w:rPr>
      </w:pPr>
    </w:p>
    <w:p w14:paraId="596FB99A" w14:textId="77777777" w:rsidR="000E3114" w:rsidRDefault="000E3114">
      <w:pPr>
        <w:rPr>
          <w:rFonts w:ascii="Times New Roman" w:eastAsia="Times New Roman" w:hAnsi="Times New Roman" w:cs="Times New Roman"/>
          <w:sz w:val="28"/>
          <w:szCs w:val="28"/>
        </w:rPr>
      </w:pPr>
    </w:p>
    <w:p w14:paraId="2E30403C" w14:textId="77777777" w:rsidR="000E3114" w:rsidRDefault="000E3114">
      <w:pPr>
        <w:rPr>
          <w:rFonts w:ascii="Times New Roman" w:eastAsia="Times New Roman" w:hAnsi="Times New Roman" w:cs="Times New Roman"/>
          <w:sz w:val="28"/>
          <w:szCs w:val="28"/>
        </w:rPr>
      </w:pPr>
    </w:p>
    <w:p w14:paraId="0C1CF7DF" w14:textId="77777777" w:rsidR="000E3114" w:rsidRDefault="000E3114">
      <w:pPr>
        <w:rPr>
          <w:rFonts w:ascii="Times New Roman" w:eastAsia="Times New Roman" w:hAnsi="Times New Roman" w:cs="Times New Roman"/>
          <w:sz w:val="28"/>
          <w:szCs w:val="28"/>
        </w:rPr>
      </w:pPr>
    </w:p>
    <w:p w14:paraId="4E5DD0B8" w14:textId="77777777" w:rsidR="000E3114" w:rsidRDefault="000E3114">
      <w:pPr>
        <w:rPr>
          <w:rFonts w:ascii="Times New Roman" w:eastAsia="Times New Roman" w:hAnsi="Times New Roman" w:cs="Times New Roman"/>
          <w:sz w:val="28"/>
          <w:szCs w:val="28"/>
        </w:rPr>
      </w:pPr>
    </w:p>
    <w:p w14:paraId="0AFAE36A" w14:textId="77777777" w:rsidR="000E3114" w:rsidRDefault="000E3114" w:rsidP="000E3114">
      <w:pPr>
        <w:rPr>
          <w:rFonts w:ascii="Times New Roman" w:eastAsia="Times New Roman" w:hAnsi="Times New Roman" w:cs="Times New Roman"/>
          <w:sz w:val="28"/>
          <w:szCs w:val="28"/>
        </w:rPr>
      </w:pPr>
    </w:p>
    <w:p w14:paraId="2AABEA32" w14:textId="77777777" w:rsidR="00B109E7" w:rsidRPr="004554F6" w:rsidRDefault="00B109E7">
      <w:pPr>
        <w:rPr>
          <w:rFonts w:ascii="Times New Roman" w:eastAsia="Times New Roman" w:hAnsi="Times New Roman" w:cs="Times New Roman"/>
          <w:sz w:val="28"/>
          <w:szCs w:val="28"/>
        </w:rPr>
      </w:pPr>
    </w:p>
    <w:p w14:paraId="20444D44" w14:textId="77777777" w:rsidR="00B109E7"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MVPA: </w:t>
      </w:r>
    </w:p>
    <w:p w14:paraId="2D50D205" w14:textId="77777777" w:rsidR="00834AF7" w:rsidRDefault="00834AF7">
      <w:pPr>
        <w:rPr>
          <w:rFonts w:ascii="Times New Roman" w:eastAsia="Times New Roman" w:hAnsi="Times New Roman" w:cs="Times New Roman"/>
          <w:sz w:val="28"/>
          <w:szCs w:val="28"/>
        </w:rPr>
      </w:pPr>
    </w:p>
    <w:p w14:paraId="4EE1AD08" w14:textId="74393894" w:rsidR="008405B3" w:rsidRDefault="00834AF7" w:rsidP="004F50C9">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decode the feature specificity (i.e orientation of gabor), the data was segemented </w:t>
      </w:r>
      <w:r w:rsidR="004F50C9">
        <w:rPr>
          <w:rFonts w:ascii="Times New Roman" w:eastAsia="Times New Roman" w:hAnsi="Times New Roman" w:cs="Times New Roman"/>
          <w:sz w:val="28"/>
          <w:szCs w:val="28"/>
        </w:rPr>
        <w:t xml:space="preserve">at every entrainer in time range -100 msec till 350 post presentation of gabor for Entrainer 1 , 2 and 3. Since the time gap between target and Entrainer was more compared to earlier entrainers, the data was segmented from -100 msec till 600 msec post presentation of the gabor patch. The data was classified using a linear support vector machine (SVM) classifier with L2 regularization and a box constraint of c=1. </w:t>
      </w:r>
      <w:r w:rsidR="004F50C9" w:rsidRPr="004F50C9">
        <w:rPr>
          <w:rFonts w:ascii="Times New Roman" w:eastAsia="Times New Roman" w:hAnsi="Times New Roman" w:cs="Times New Roman"/>
          <w:sz w:val="28"/>
          <w:szCs w:val="28"/>
        </w:rPr>
        <w:t>The classifier was impleme</w:t>
      </w:r>
      <w:r w:rsidR="004F50C9">
        <w:rPr>
          <w:rFonts w:ascii="Times New Roman" w:eastAsia="Times New Roman" w:hAnsi="Times New Roman" w:cs="Times New Roman"/>
          <w:sz w:val="28"/>
          <w:szCs w:val="28"/>
        </w:rPr>
        <w:t xml:space="preserve">nted in Matlab using LibLinear </w:t>
      </w:r>
      <w:r w:rsidR="004F50C9">
        <w:rPr>
          <w:rFonts w:ascii="Times New Roman" w:eastAsia="Times New Roman" w:hAnsi="Times New Roman" w:cs="Times New Roman"/>
          <w:sz w:val="28"/>
          <w:szCs w:val="28"/>
        </w:rPr>
        <w:fldChar w:fldCharType="begin" w:fldLock="1"/>
      </w:r>
      <w:r w:rsidR="00F95C19">
        <w:rPr>
          <w:rFonts w:ascii="Times New Roman" w:eastAsia="Times New Roman" w:hAnsi="Times New Roman" w:cs="Times New Roman"/>
          <w:sz w:val="28"/>
          <w:szCs w:val="28"/>
        </w:rPr>
        <w:instrText>ADDIN CSL_CITATION {"citationItems":[{"id":"ITEM-1","itemData":{"DOI":"10.1145/1390681.1442794","ISSN":"15324435","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Fan","given":"Rong En","non-dropping-particle":"","parse-names":false,"suffix":""},{"dropping-particle":"","family":"Chang","given":"Kai Wei","non-dropping-particle":"","parse-names":false,"suffix":""},{"dropping-particle":"","family":"Hsieh","given":"Cho Jui","non-dropping-particle":"","parse-names":false,"suffix":""},{"dropping-particle":"","family":"Wang","given":"Xiang Rui","non-dropping-particle":"","parse-names":false,"suffix":""},{"dropping-particle":"","family":"Lin","given":"Chih Jen","non-dropping-particle":"","parse-names":false,"suffix":""}],"container-title":"Journal of Machine Learning Research","id":"ITEM-1","issue":"2008","issued":{"date-parts":[["2008"]]},"page":"1871-1874","title":"LIBLINEAR: A library for large linear classification","type":"article-journal","volume":"9"},"uris":["http://www.mendeley.com/documents/?uuid=7f4a6de4-38a0-495b-8f1e-b4f6fc2a3327"]}],"mendeley":{"formattedCitation":"[30]","plainTextFormattedCitation":"[30]","previouslyFormattedCitation":"[30]"},"properties":{"noteIndex":0},"schema":"https://github.com/citation-style-language/schema/raw/master/csl-citation.json"}</w:instrText>
      </w:r>
      <w:r w:rsidR="004F50C9">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szCs w:val="28"/>
        </w:rPr>
        <w:t>[30]</w:t>
      </w:r>
      <w:r w:rsidR="004F50C9">
        <w:rPr>
          <w:rFonts w:ascii="Times New Roman" w:eastAsia="Times New Roman" w:hAnsi="Times New Roman" w:cs="Times New Roman"/>
          <w:sz w:val="28"/>
          <w:szCs w:val="28"/>
        </w:rPr>
        <w:fldChar w:fldCharType="end"/>
      </w:r>
      <w:r w:rsidR="004F50C9" w:rsidRPr="004F50C9">
        <w:rPr>
          <w:rFonts w:ascii="Times New Roman" w:eastAsia="Times New Roman" w:hAnsi="Times New Roman" w:cs="Times New Roman"/>
          <w:sz w:val="28"/>
          <w:szCs w:val="28"/>
        </w:rPr>
        <w:t xml:space="preserve"> and the Statistics and Machine Learning Toolbox (Mathworks, Inc.). </w:t>
      </w:r>
      <w:r w:rsidR="004F50C9">
        <w:rPr>
          <w:rFonts w:ascii="Times New Roman" w:eastAsia="Times New Roman" w:hAnsi="Times New Roman" w:cs="Times New Roman"/>
          <w:sz w:val="28"/>
          <w:szCs w:val="28"/>
        </w:rPr>
        <w:t>We performed a binary classification on orientation of gabor relative to the target. The label to the two classes i.e horizontal or vertical were derived from the target orientation, if the target orientation was horizontal all the preceding orientation in corresponding condition were lab</w:t>
      </w:r>
      <w:r w:rsidR="00553630">
        <w:rPr>
          <w:rFonts w:ascii="Times New Roman" w:eastAsia="Times New Roman" w:hAnsi="Times New Roman" w:cs="Times New Roman"/>
          <w:sz w:val="28"/>
          <w:szCs w:val="28"/>
        </w:rPr>
        <w:t>elled as horizontal and the oth</w:t>
      </w:r>
      <w:r w:rsidR="004F50C9">
        <w:rPr>
          <w:rFonts w:ascii="Times New Roman" w:eastAsia="Times New Roman" w:hAnsi="Times New Roman" w:cs="Times New Roman"/>
          <w:sz w:val="28"/>
          <w:szCs w:val="28"/>
        </w:rPr>
        <w:t>e</w:t>
      </w:r>
      <w:r w:rsidR="00553630">
        <w:rPr>
          <w:rFonts w:ascii="Times New Roman" w:eastAsia="Times New Roman" w:hAnsi="Times New Roman" w:cs="Times New Roman"/>
          <w:sz w:val="28"/>
          <w:szCs w:val="28"/>
        </w:rPr>
        <w:t>r</w:t>
      </w:r>
      <w:r w:rsidR="004F50C9">
        <w:rPr>
          <w:rFonts w:ascii="Times New Roman" w:eastAsia="Times New Roman" w:hAnsi="Times New Roman" w:cs="Times New Roman"/>
          <w:sz w:val="28"/>
          <w:szCs w:val="28"/>
        </w:rPr>
        <w:t xml:space="preserve"> way</w:t>
      </w:r>
      <w:r w:rsidR="00553630">
        <w:rPr>
          <w:rFonts w:ascii="Times New Roman" w:eastAsia="Times New Roman" w:hAnsi="Times New Roman" w:cs="Times New Roman"/>
          <w:sz w:val="28"/>
          <w:szCs w:val="28"/>
        </w:rPr>
        <w:t xml:space="preserve"> around. </w:t>
      </w:r>
    </w:p>
    <w:p w14:paraId="24D5D7F9" w14:textId="77777777" w:rsidR="008405B3" w:rsidRDefault="008405B3" w:rsidP="004F50C9">
      <w:pPr>
        <w:jc w:val="both"/>
        <w:rPr>
          <w:rFonts w:ascii="Times New Roman" w:eastAsia="Times New Roman" w:hAnsi="Times New Roman" w:cs="Times New Roman"/>
          <w:sz w:val="28"/>
          <w:szCs w:val="28"/>
        </w:rPr>
      </w:pPr>
    </w:p>
    <w:p w14:paraId="610C388C" w14:textId="1311CEF8" w:rsidR="00834AF7" w:rsidRDefault="008405B3" w:rsidP="00A1721C">
      <w:r>
        <w:t xml:space="preserve">To reduce the computational load the data was down-sampled to 200 hz. Pseudo trials were generated to </w:t>
      </w:r>
      <w:r w:rsidR="00AA56D0">
        <w:t>improve the SNR</w:t>
      </w:r>
      <w:r>
        <w:t xml:space="preserve"> by averaging the trials in a set of 5 for each class</w:t>
      </w:r>
      <w:r w:rsidR="00AA56D0">
        <w:t xml:space="preserve"> </w:t>
      </w:r>
      <w:r w:rsidR="00AA56D0">
        <w:fldChar w:fldCharType="begin" w:fldLock="1"/>
      </w:r>
      <w:r w:rsidR="00F95C19">
        <w:instrText>ADDIN CSL_CITATION {"citationItems":[{"id":"ITEM-1","itemData":{"author":[{"dropping-particle":"","family":"Dima","given":"Diana C","non-dropping-particle":"","parse-names":false,"suffix":""},{"dropping-particle":"","family":"Singh","given":"Krish D","non-dropping-particle":"","parse-names":false,"suffix":""}],"id":"ITEM-1","issued":{"date-parts":[["2018"]]},"title":"Dynamic representations of faces in the human ventral visual stream link visual features to behaviour","type":"article-journal"},"uris":["http://www.mendeley.com/documents/?uuid=0eee6e0a-4c71-43e9-af05-e70b8500c618"]}],"mendeley":{"formattedCitation":"[31]","plainTextFormattedCitation":"[31]","previouslyFormattedCitation":"[31]"},"properties":{"noteIndex":0},"schema":"https://github.com/citation-style-language/schema/raw/master/csl-citation.json"}</w:instrText>
      </w:r>
      <w:r w:rsidR="00AA56D0">
        <w:fldChar w:fldCharType="separate"/>
      </w:r>
      <w:r w:rsidR="00F95C19" w:rsidRPr="00F95C19">
        <w:rPr>
          <w:noProof/>
        </w:rPr>
        <w:t>[31]</w:t>
      </w:r>
      <w:r w:rsidR="00AA56D0">
        <w:fldChar w:fldCharType="end"/>
      </w:r>
      <w:r>
        <w:t xml:space="preserve">. This pseudo trial generation was repeated 100 times to generate the trials with higher signal to noise ratio. The data was then randomly </w:t>
      </w:r>
      <w:r w:rsidR="00512CB4">
        <w:t xml:space="preserve">partitioned using k-fold cross validation (k=5). The classifier was trained on 4 folds and tested on 1 fold and this process was repeated for all the folds. This random assignment was performed 5 times to remove any data biasness. </w:t>
      </w:r>
      <w:r w:rsidR="00512CB4" w:rsidRPr="00512CB4">
        <w:t>To improve data quality, we performed multivariate noise normalization</w:t>
      </w:r>
      <w:r w:rsidR="00512CB4">
        <w:fldChar w:fldCharType="begin" w:fldLock="1"/>
      </w:r>
      <w:r w:rsidR="00F95C19">
        <w:instrText>ADDIN CSL_CITATION {"citationItems":[{"id":"ITEM-1","itemData":{"DOI":"10.1016/j.neuroimage.2018.02.044","ISSN":"10959572","abstract":"Multivariate pattern analysis (MVPA) methods such as decoding and representational similarity analysis (RSA) are growing rapidly in popularity for the analysis of magnetoencephalography (MEG) data. However, little is known about the relative performance and characteristics of the specific dissimilarity measures used to describe differences between evoked activation patterns. Here we used a multisession MEG data set to qualitatively characterize a range of dissimilarity measures and to quantitatively compare them with respect to decoding accuracy (for decoding) and between-session reliability of representational dissimilarity matrices (for RSA). We tested dissimilarity measures from a range of classifiers (Linear Discriminant Analysis – LDA, Support Vector Machine – SVM, Weighted Robust Distance – WeiRD, Gaussian Naïve Bayes – GNB) and distances (Euclidean distance, Pearson correlation). In addition, we evaluated three key processing choices: 1) preprocessing (noise normalisation, removal of the pattern mean), 2) weighting decoding accuracies by decision values, and 3) computing distances in three different partitioning schemes (non-cross-validated, cross-validated, within-class-corrected). Four main conclusions emerged from our results. First, appropriate multivariate noise normalization substantially improved decoding accuracies and the reliability of dissimilarity measures. Second, LDA, SVM and WeiRD yielded high peak decoding accuracies and nearly identical time courses. Third, while using decoding accuracies for RSA was markedly less reliable than continuous distances, this disadvantage was ameliorated by decision-value-weighting of decoding accuracies. Fourth, the cross-validated Euclidean distance provided unbiased distance estimates and highly replicable representational dissimilarity matrices. Overall, we strongly advise the use of multivariate noise normalisation as a general preprocessing step, recommend LDA, SVM and WeiRD as classifiers for decoding and highlight the cross-validated Euclidean distance as a reliable and unbiased default choice for RSA.","author":[{"dropping-particle":"","family":"Guggenmos","given":"Matthias","non-dropping-particle":"","parse-names":false,"suffix":""},{"dropping-particle":"","family":"Sterzer","given":"Philipp","non-dropping-particle":"","parse-names":false,"suffix":""},{"dropping-particle":"","family":"Cichy","given":"Radoslaw Martin","non-dropping-particle":"","parse-names":false,"suffix":""}],"container-title":"NeuroImage","id":"ITEM-1","issue":"February","issued":{"date-parts":[["2018"]]},"page":"434-447","publisher":"Elsevier Ltd","title":"Multivariate pattern analysis for MEG: A comparison of dissimilarity measures","type":"article-journal","volume":"173"},"uris":["http://www.mendeley.com/documents/?uuid=0f763eed-8e8f-4ca5-8718-e08a17de6fb7"]}],"mendeley":{"formattedCitation":"[32]","plainTextFormattedCitation":"[32]","previouslyFormattedCitation":"[32]"},"properties":{"noteIndex":0},"schema":"https://github.com/citation-style-language/schema/raw/master/csl-citation.json"}</w:instrText>
      </w:r>
      <w:r w:rsidR="00512CB4">
        <w:fldChar w:fldCharType="separate"/>
      </w:r>
      <w:r w:rsidR="00F95C19" w:rsidRPr="00F95C19">
        <w:rPr>
          <w:noProof/>
        </w:rPr>
        <w:t>[32]</w:t>
      </w:r>
      <w:r w:rsidR="00512CB4">
        <w:fldChar w:fldCharType="end"/>
      </w:r>
      <w:r w:rsidR="00512CB4" w:rsidRPr="00512CB4">
        <w:t xml:space="preserve">. The time-resolved error covariance between sensors was calculated based on the covariance matrix </w:t>
      </w:r>
      <w:r w:rsidR="00512CB4" w:rsidRPr="00512CB4">
        <w:lastRenderedPageBreak/>
        <w:t xml:space="preserve">(Σ) of the training set (X) and used to normalize both the training and test sets, in order to </w:t>
      </w:r>
      <w:r w:rsidR="00AA56D0" w:rsidRPr="00512CB4">
        <w:t xml:space="preserve">down </w:t>
      </w:r>
      <w:r w:rsidR="00AA56D0">
        <w:t>weight</w:t>
      </w:r>
      <w:r w:rsidR="00512CB4">
        <w:t xml:space="preserve"> MEG channels with higher</w:t>
      </w:r>
      <w:r w:rsidR="00512CB4" w:rsidRPr="00512CB4">
        <w:t xml:space="preserve"> noise levels</w:t>
      </w:r>
      <w:r w:rsidR="00512CB4">
        <w:t>.</w:t>
      </w:r>
    </w:p>
    <w:p w14:paraId="1995CDA5" w14:textId="77777777" w:rsidR="00AA56D0" w:rsidRDefault="00AA56D0">
      <w:pPr>
        <w:rPr>
          <w:rFonts w:ascii="Times New Roman" w:eastAsia="Times New Roman" w:hAnsi="Times New Roman" w:cs="Times New Roman"/>
          <w:sz w:val="28"/>
          <w:szCs w:val="28"/>
        </w:rPr>
      </w:pPr>
    </w:p>
    <w:p w14:paraId="22FEFE06" w14:textId="77777777" w:rsidR="00AA56D0" w:rsidRPr="004554F6" w:rsidRDefault="00AA56D0">
      <w:pPr>
        <w:rPr>
          <w:rFonts w:ascii="Times New Roman" w:eastAsia="Times New Roman" w:hAnsi="Times New Roman" w:cs="Times New Roman"/>
          <w:sz w:val="28"/>
          <w:szCs w:val="28"/>
        </w:rPr>
      </w:pPr>
    </w:p>
    <w:p w14:paraId="36C7FFBA" w14:textId="77777777" w:rsidR="00B109E7"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Results : </w:t>
      </w:r>
    </w:p>
    <w:p w14:paraId="3755F6A7" w14:textId="36A6374B" w:rsidR="00FE6579" w:rsidRDefault="00FE6579">
      <w:pP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ddress the experimental question, “How does the temporal predictability affect the development of predictions”, cluster based permutation test was applied betwwen evoked data corresponding to every entrainer (E1,E2,E3 and E4). The common baseline was selected for all the conditions and entrainers i.e 500 hundres miliseconds before the cross fixation in the data. Table 2 contains the output of cluster based permutation test between conditons at every entrainer. </w:t>
      </w:r>
    </w:p>
    <w:p w14:paraId="3A03A6D8" w14:textId="77777777" w:rsidR="00AA56D0" w:rsidRDefault="00AA56D0">
      <w:pPr>
        <w:rPr>
          <w:rFonts w:ascii="Times New Roman" w:eastAsia="Times New Roman" w:hAnsi="Times New Roman" w:cs="Times New Roman"/>
          <w:sz w:val="28"/>
          <w:szCs w:val="28"/>
        </w:rPr>
      </w:pPr>
    </w:p>
    <w:p w14:paraId="39247AB2" w14:textId="77777777" w:rsidR="00AA56D0" w:rsidRDefault="00AA56D0">
      <w:pPr>
        <w:rPr>
          <w:rFonts w:ascii="Times New Roman" w:eastAsia="Times New Roman" w:hAnsi="Times New Roman" w:cs="Times New Roman"/>
          <w:sz w:val="28"/>
          <w:szCs w:val="28"/>
        </w:rPr>
      </w:pPr>
    </w:p>
    <w:p w14:paraId="4783CA6B" w14:textId="77777777" w:rsidR="00AA56D0" w:rsidRDefault="00AA56D0">
      <w:pPr>
        <w:rPr>
          <w:rFonts w:ascii="Times New Roman" w:eastAsia="Times New Roman" w:hAnsi="Times New Roman" w:cs="Times New Roman"/>
          <w:sz w:val="28"/>
          <w:szCs w:val="28"/>
        </w:rPr>
      </w:pPr>
    </w:p>
    <w:p w14:paraId="2B63DFCF" w14:textId="77777777" w:rsidR="00AA56D0" w:rsidRDefault="00AA56D0">
      <w:pPr>
        <w:rPr>
          <w:rFonts w:ascii="Times New Roman" w:eastAsia="Times New Roman" w:hAnsi="Times New Roman" w:cs="Times New Roman"/>
          <w:sz w:val="28"/>
          <w:szCs w:val="28"/>
        </w:rPr>
      </w:pPr>
    </w:p>
    <w:p w14:paraId="318DC172" w14:textId="77777777" w:rsidR="00AA56D0" w:rsidRDefault="00AA56D0">
      <w:pPr>
        <w:rPr>
          <w:rFonts w:ascii="Times New Roman" w:eastAsia="Times New Roman" w:hAnsi="Times New Roman" w:cs="Times New Roman"/>
          <w:sz w:val="28"/>
          <w:szCs w:val="28"/>
        </w:rPr>
      </w:pPr>
    </w:p>
    <w:p w14:paraId="26430390" w14:textId="77777777" w:rsidR="00AA56D0" w:rsidRDefault="00AA56D0">
      <w:pPr>
        <w:rPr>
          <w:rFonts w:ascii="Times New Roman" w:eastAsia="Times New Roman" w:hAnsi="Times New Roman" w:cs="Times New Roman"/>
          <w:sz w:val="28"/>
          <w:szCs w:val="28"/>
        </w:rPr>
      </w:pPr>
    </w:p>
    <w:p w14:paraId="73EC7A49" w14:textId="77777777" w:rsidR="00AA56D0" w:rsidRDefault="00AA56D0">
      <w:pPr>
        <w:rPr>
          <w:rFonts w:ascii="Times New Roman" w:eastAsia="Times New Roman" w:hAnsi="Times New Roman" w:cs="Times New Roman"/>
          <w:sz w:val="28"/>
          <w:szCs w:val="28"/>
        </w:rPr>
      </w:pPr>
    </w:p>
    <w:p w14:paraId="521C2D97" w14:textId="77777777" w:rsidR="00AA56D0" w:rsidRDefault="00AA56D0">
      <w:pPr>
        <w:rPr>
          <w:rFonts w:ascii="Times New Roman" w:eastAsia="Times New Roman" w:hAnsi="Times New Roman" w:cs="Times New Roman"/>
          <w:sz w:val="28"/>
          <w:szCs w:val="28"/>
        </w:rPr>
      </w:pPr>
    </w:p>
    <w:p w14:paraId="1E0DE96D" w14:textId="77777777" w:rsidR="00AA56D0" w:rsidRDefault="00AA56D0">
      <w:pPr>
        <w:rPr>
          <w:rFonts w:ascii="Times New Roman" w:eastAsia="Times New Roman" w:hAnsi="Times New Roman" w:cs="Times New Roman"/>
          <w:sz w:val="28"/>
          <w:szCs w:val="28"/>
        </w:rPr>
      </w:pPr>
    </w:p>
    <w:p w14:paraId="16C0BFD6" w14:textId="77777777" w:rsidR="00AA56D0" w:rsidRDefault="00AA56D0">
      <w:pPr>
        <w:rPr>
          <w:rFonts w:ascii="Times New Roman" w:eastAsia="Times New Roman" w:hAnsi="Times New Roman" w:cs="Times New Roman"/>
          <w:sz w:val="28"/>
          <w:szCs w:val="28"/>
        </w:rPr>
      </w:pPr>
    </w:p>
    <w:p w14:paraId="7B8C21EC" w14:textId="77777777" w:rsidR="00AA56D0" w:rsidRDefault="00AA56D0">
      <w:pPr>
        <w:rPr>
          <w:rFonts w:ascii="Times New Roman" w:eastAsia="Times New Roman" w:hAnsi="Times New Roman" w:cs="Times New Roman"/>
          <w:sz w:val="28"/>
          <w:szCs w:val="28"/>
        </w:rPr>
      </w:pPr>
    </w:p>
    <w:p w14:paraId="49FE48E1" w14:textId="77777777" w:rsidR="00AA56D0" w:rsidRDefault="00AA56D0">
      <w:pPr>
        <w:rPr>
          <w:rFonts w:ascii="Times New Roman" w:eastAsia="Times New Roman" w:hAnsi="Times New Roman" w:cs="Times New Roman"/>
          <w:sz w:val="28"/>
          <w:szCs w:val="28"/>
        </w:rPr>
      </w:pPr>
    </w:p>
    <w:p w14:paraId="3B3EBA2D" w14:textId="77777777" w:rsidR="00AA56D0" w:rsidRDefault="00AA56D0">
      <w:pPr>
        <w:rPr>
          <w:rFonts w:ascii="Times New Roman" w:eastAsia="Times New Roman" w:hAnsi="Times New Roman" w:cs="Times New Roman"/>
          <w:sz w:val="28"/>
          <w:szCs w:val="28"/>
        </w:rPr>
      </w:pPr>
    </w:p>
    <w:p w14:paraId="70793366" w14:textId="77777777" w:rsidR="00AA56D0" w:rsidRDefault="00AA56D0">
      <w:pPr>
        <w:rPr>
          <w:rFonts w:ascii="Times New Roman" w:eastAsia="Times New Roman" w:hAnsi="Times New Roman" w:cs="Times New Roman"/>
          <w:sz w:val="28"/>
          <w:szCs w:val="28"/>
        </w:rPr>
      </w:pPr>
    </w:p>
    <w:p w14:paraId="74B5D533" w14:textId="77777777" w:rsidR="00AA56D0" w:rsidRDefault="00AA56D0">
      <w:pPr>
        <w:rPr>
          <w:rFonts w:ascii="Times New Roman" w:eastAsia="Times New Roman" w:hAnsi="Times New Roman" w:cs="Times New Roman"/>
          <w:sz w:val="28"/>
          <w:szCs w:val="28"/>
        </w:rPr>
      </w:pPr>
    </w:p>
    <w:p w14:paraId="7EC0FD2F" w14:textId="77777777" w:rsidR="00AA56D0" w:rsidRDefault="00AA56D0">
      <w:pPr>
        <w:rPr>
          <w:rFonts w:ascii="Times New Roman" w:eastAsia="Times New Roman" w:hAnsi="Times New Roman" w:cs="Times New Roman"/>
          <w:sz w:val="28"/>
          <w:szCs w:val="28"/>
        </w:rPr>
      </w:pPr>
    </w:p>
    <w:p w14:paraId="4CBDF76C" w14:textId="77777777" w:rsidR="00AA56D0" w:rsidRDefault="00AA56D0">
      <w:pPr>
        <w:rPr>
          <w:rFonts w:ascii="Times New Roman" w:eastAsia="Times New Roman" w:hAnsi="Times New Roman" w:cs="Times New Roman"/>
          <w:sz w:val="28"/>
          <w:szCs w:val="28"/>
        </w:rPr>
      </w:pPr>
    </w:p>
    <w:p w14:paraId="2EC9D41C" w14:textId="77777777" w:rsidR="00AA56D0" w:rsidRDefault="00AA56D0">
      <w:pPr>
        <w:rPr>
          <w:rFonts w:ascii="Times New Roman" w:eastAsia="Times New Roman" w:hAnsi="Times New Roman" w:cs="Times New Roman"/>
          <w:sz w:val="28"/>
          <w:szCs w:val="28"/>
        </w:rPr>
      </w:pPr>
    </w:p>
    <w:p w14:paraId="0FDB02E7" w14:textId="77777777" w:rsidR="00AA56D0" w:rsidRDefault="00AA56D0">
      <w:pPr>
        <w:rPr>
          <w:rFonts w:ascii="Times New Roman" w:eastAsia="Times New Roman" w:hAnsi="Times New Roman" w:cs="Times New Roman"/>
          <w:sz w:val="28"/>
          <w:szCs w:val="28"/>
        </w:rPr>
      </w:pPr>
    </w:p>
    <w:p w14:paraId="600B0B64" w14:textId="77777777" w:rsidR="00AA56D0" w:rsidRDefault="00AA56D0">
      <w:pPr>
        <w:rPr>
          <w:rFonts w:ascii="Times New Roman" w:eastAsia="Times New Roman" w:hAnsi="Times New Roman" w:cs="Times New Roman"/>
          <w:sz w:val="28"/>
          <w:szCs w:val="28"/>
        </w:rPr>
      </w:pPr>
    </w:p>
    <w:p w14:paraId="22C0F35E" w14:textId="77777777" w:rsidR="00AA56D0" w:rsidRDefault="00AA56D0">
      <w:pPr>
        <w:rPr>
          <w:rFonts w:ascii="Times New Roman" w:eastAsia="Times New Roman" w:hAnsi="Times New Roman" w:cs="Times New Roman"/>
          <w:sz w:val="28"/>
          <w:szCs w:val="28"/>
        </w:rPr>
      </w:pPr>
    </w:p>
    <w:p w14:paraId="5F45102C" w14:textId="77777777" w:rsidR="00AA56D0" w:rsidRDefault="00AA56D0">
      <w:pPr>
        <w:rPr>
          <w:rFonts w:ascii="Times New Roman" w:eastAsia="Times New Roman" w:hAnsi="Times New Roman" w:cs="Times New Roman"/>
          <w:sz w:val="28"/>
          <w:szCs w:val="28"/>
        </w:rPr>
      </w:pPr>
    </w:p>
    <w:p w14:paraId="778A5C92" w14:textId="77777777" w:rsidR="00AA56D0" w:rsidRDefault="00AA56D0">
      <w:pPr>
        <w:rPr>
          <w:rFonts w:ascii="Times New Roman" w:eastAsia="Times New Roman" w:hAnsi="Times New Roman" w:cs="Times New Roman"/>
          <w:sz w:val="28"/>
          <w:szCs w:val="28"/>
        </w:rPr>
      </w:pPr>
    </w:p>
    <w:p w14:paraId="120E3F28" w14:textId="77777777" w:rsidR="00AA56D0" w:rsidRDefault="00AA56D0">
      <w:pPr>
        <w:rPr>
          <w:rFonts w:ascii="Times New Roman" w:eastAsia="Times New Roman" w:hAnsi="Times New Roman" w:cs="Times New Roman"/>
          <w:sz w:val="28"/>
          <w:szCs w:val="28"/>
        </w:rPr>
      </w:pPr>
    </w:p>
    <w:p w14:paraId="4799AD95" w14:textId="77777777" w:rsidR="00AA56D0" w:rsidRDefault="00AA56D0">
      <w:pPr>
        <w:rPr>
          <w:rFonts w:ascii="Times New Roman" w:eastAsia="Times New Roman" w:hAnsi="Times New Roman" w:cs="Times New Roman"/>
          <w:sz w:val="28"/>
          <w:szCs w:val="28"/>
        </w:rPr>
      </w:pPr>
    </w:p>
    <w:p w14:paraId="6DA514FA" w14:textId="77777777" w:rsidR="00AA56D0" w:rsidRDefault="00AA56D0">
      <w:pPr>
        <w:rPr>
          <w:rFonts w:ascii="Times New Roman" w:eastAsia="Times New Roman" w:hAnsi="Times New Roman" w:cs="Times New Roman"/>
          <w:sz w:val="28"/>
          <w:szCs w:val="28"/>
        </w:rPr>
      </w:pPr>
    </w:p>
    <w:p w14:paraId="7122B194" w14:textId="77777777" w:rsidR="00AA56D0" w:rsidRDefault="00AA56D0">
      <w:pPr>
        <w:rPr>
          <w:rFonts w:ascii="Times New Roman" w:eastAsia="Times New Roman" w:hAnsi="Times New Roman" w:cs="Times New Roman"/>
          <w:sz w:val="28"/>
          <w:szCs w:val="28"/>
        </w:rPr>
      </w:pPr>
    </w:p>
    <w:p w14:paraId="5B037738" w14:textId="77777777" w:rsidR="00AA56D0" w:rsidRDefault="00AA56D0">
      <w:pPr>
        <w:rPr>
          <w:rFonts w:ascii="Times New Roman" w:eastAsia="Times New Roman" w:hAnsi="Times New Roman" w:cs="Times New Roman"/>
          <w:sz w:val="28"/>
          <w:szCs w:val="28"/>
        </w:rPr>
      </w:pPr>
    </w:p>
    <w:p w14:paraId="2F01944F" w14:textId="77777777" w:rsidR="00AA56D0" w:rsidRDefault="00AA56D0">
      <w:pPr>
        <w:rPr>
          <w:rFonts w:ascii="Times New Roman" w:eastAsia="Times New Roman" w:hAnsi="Times New Roman" w:cs="Times New Roman"/>
          <w:sz w:val="28"/>
          <w:szCs w:val="28"/>
        </w:rPr>
      </w:pPr>
    </w:p>
    <w:p w14:paraId="6AA362EE" w14:textId="77777777" w:rsidR="00AA56D0" w:rsidRDefault="00AA56D0">
      <w:pPr>
        <w:rPr>
          <w:rFonts w:ascii="Times New Roman" w:eastAsia="Times New Roman" w:hAnsi="Times New Roman" w:cs="Times New Roman"/>
          <w:sz w:val="28"/>
          <w:szCs w:val="28"/>
        </w:rPr>
      </w:pPr>
    </w:p>
    <w:p w14:paraId="19172233" w14:textId="77777777" w:rsidR="00AA56D0" w:rsidRDefault="00AA56D0">
      <w:pPr>
        <w:rPr>
          <w:rFonts w:ascii="Times New Roman" w:eastAsia="Times New Roman" w:hAnsi="Times New Roman" w:cs="Times New Roman"/>
          <w:sz w:val="28"/>
          <w:szCs w:val="28"/>
        </w:rPr>
      </w:pPr>
    </w:p>
    <w:p w14:paraId="2787BAEC" w14:textId="77777777" w:rsidR="00AA56D0" w:rsidRDefault="00AA56D0">
      <w:pPr>
        <w:rPr>
          <w:rFonts w:ascii="Times New Roman" w:eastAsia="Times New Roman" w:hAnsi="Times New Roman" w:cs="Times New Roman"/>
          <w:sz w:val="28"/>
          <w:szCs w:val="28"/>
        </w:rPr>
      </w:pPr>
    </w:p>
    <w:p w14:paraId="1D1AB2A6" w14:textId="77777777" w:rsidR="00AA56D0" w:rsidRDefault="00AA56D0">
      <w:pPr>
        <w:rPr>
          <w:rFonts w:ascii="Times New Roman" w:eastAsia="Times New Roman" w:hAnsi="Times New Roman" w:cs="Times New Roman"/>
          <w:sz w:val="28"/>
          <w:szCs w:val="28"/>
        </w:rPr>
      </w:pPr>
    </w:p>
    <w:p w14:paraId="244445A6" w14:textId="77777777" w:rsidR="00AA56D0" w:rsidRDefault="00AA56D0">
      <w:pPr>
        <w:rPr>
          <w:rFonts w:ascii="Times New Roman" w:eastAsia="Times New Roman" w:hAnsi="Times New Roman" w:cs="Times New Roman"/>
          <w:sz w:val="28"/>
          <w:szCs w:val="28"/>
        </w:rPr>
      </w:pPr>
    </w:p>
    <w:p w14:paraId="6A30C5BF" w14:textId="77777777" w:rsidR="00AA56D0" w:rsidRDefault="00AA56D0">
      <w:pPr>
        <w:rPr>
          <w:rFonts w:ascii="Times New Roman" w:eastAsia="Times New Roman" w:hAnsi="Times New Roman" w:cs="Times New Roman"/>
          <w:sz w:val="28"/>
          <w:szCs w:val="28"/>
        </w:rPr>
      </w:pPr>
    </w:p>
    <w:p w14:paraId="6C1F256C" w14:textId="77777777" w:rsidR="00AA56D0" w:rsidRDefault="00AA56D0">
      <w:pPr>
        <w:rPr>
          <w:rFonts w:ascii="Times New Roman" w:eastAsia="Times New Roman" w:hAnsi="Times New Roman" w:cs="Times New Roman"/>
          <w:sz w:val="28"/>
          <w:szCs w:val="28"/>
        </w:rPr>
      </w:pPr>
    </w:p>
    <w:p w14:paraId="01EB95CD" w14:textId="77777777" w:rsidR="00AA56D0" w:rsidRDefault="00AA56D0">
      <w:pPr>
        <w:rPr>
          <w:rFonts w:ascii="Times New Roman" w:eastAsia="Times New Roman" w:hAnsi="Times New Roman" w:cs="Times New Roman"/>
          <w:sz w:val="28"/>
          <w:szCs w:val="28"/>
        </w:rPr>
      </w:pPr>
    </w:p>
    <w:p w14:paraId="45DE8CCC" w14:textId="77777777" w:rsidR="00AA56D0" w:rsidRDefault="00AA56D0">
      <w:pPr>
        <w:rPr>
          <w:rFonts w:ascii="Times New Roman" w:eastAsia="Times New Roman" w:hAnsi="Times New Roman" w:cs="Times New Roman"/>
          <w:sz w:val="28"/>
          <w:szCs w:val="28"/>
        </w:rPr>
      </w:pPr>
    </w:p>
    <w:p w14:paraId="05CC5837" w14:textId="77777777" w:rsidR="00AA56D0" w:rsidRDefault="00AA56D0">
      <w:pPr>
        <w:rPr>
          <w:rFonts w:ascii="Times New Roman" w:eastAsia="Times New Roman" w:hAnsi="Times New Roman" w:cs="Times New Roman"/>
          <w:sz w:val="28"/>
          <w:szCs w:val="28"/>
        </w:rPr>
      </w:pPr>
    </w:p>
    <w:p w14:paraId="0B60E1E4" w14:textId="77777777" w:rsidR="00AA56D0" w:rsidRPr="004554F6" w:rsidRDefault="00AA56D0">
      <w:pPr>
        <w:rPr>
          <w:rFonts w:ascii="Times New Roman" w:eastAsia="Times New Roman" w:hAnsi="Times New Roman" w:cs="Times New Roman"/>
          <w:sz w:val="28"/>
          <w:szCs w:val="28"/>
        </w:rPr>
      </w:pPr>
    </w:p>
    <w:p w14:paraId="31AA584A" w14:textId="77777777" w:rsidR="00B109E7" w:rsidRPr="004554F6" w:rsidRDefault="00B109E7">
      <w:pPr>
        <w:rPr>
          <w:rFonts w:ascii="Times New Roman" w:eastAsia="Times New Roman" w:hAnsi="Times New Roman" w:cs="Times New Roman"/>
          <w:sz w:val="28"/>
          <w:szCs w:val="28"/>
        </w:rPr>
      </w:pPr>
    </w:p>
    <w:p w14:paraId="6F09E0ED" w14:textId="77777777" w:rsidR="00B109E7"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Discussion : </w:t>
      </w:r>
    </w:p>
    <w:p w14:paraId="1EC6AC3D" w14:textId="77777777" w:rsidR="00AA56D0" w:rsidRDefault="00AA56D0">
      <w:pPr>
        <w:rPr>
          <w:rFonts w:ascii="Times New Roman" w:eastAsia="Times New Roman" w:hAnsi="Times New Roman" w:cs="Times New Roman"/>
          <w:sz w:val="28"/>
          <w:szCs w:val="28"/>
        </w:rPr>
      </w:pPr>
    </w:p>
    <w:p w14:paraId="46CA73C8" w14:textId="77777777" w:rsidR="00AA56D0" w:rsidRDefault="00AA56D0">
      <w:pPr>
        <w:rPr>
          <w:rFonts w:ascii="Times New Roman" w:eastAsia="Times New Roman" w:hAnsi="Times New Roman" w:cs="Times New Roman"/>
          <w:sz w:val="28"/>
          <w:szCs w:val="28"/>
        </w:rPr>
      </w:pPr>
    </w:p>
    <w:p w14:paraId="5FC88E67" w14:textId="77777777" w:rsidR="00AA56D0" w:rsidRDefault="00AA56D0">
      <w:pPr>
        <w:rPr>
          <w:rFonts w:ascii="Times New Roman" w:eastAsia="Times New Roman" w:hAnsi="Times New Roman" w:cs="Times New Roman"/>
          <w:sz w:val="28"/>
          <w:szCs w:val="28"/>
        </w:rPr>
      </w:pPr>
    </w:p>
    <w:p w14:paraId="2C0C01F3" w14:textId="77777777" w:rsidR="00AA56D0" w:rsidRDefault="00AA56D0">
      <w:pPr>
        <w:rPr>
          <w:rFonts w:ascii="Times New Roman" w:eastAsia="Times New Roman" w:hAnsi="Times New Roman" w:cs="Times New Roman"/>
          <w:sz w:val="28"/>
          <w:szCs w:val="28"/>
        </w:rPr>
      </w:pPr>
    </w:p>
    <w:p w14:paraId="63B39CC5" w14:textId="77777777" w:rsidR="00AA56D0" w:rsidRDefault="00AA56D0">
      <w:pPr>
        <w:rPr>
          <w:rFonts w:ascii="Times New Roman" w:eastAsia="Times New Roman" w:hAnsi="Times New Roman" w:cs="Times New Roman"/>
          <w:sz w:val="28"/>
          <w:szCs w:val="28"/>
        </w:rPr>
      </w:pPr>
    </w:p>
    <w:p w14:paraId="7C921511" w14:textId="77777777" w:rsidR="00AA56D0" w:rsidRDefault="00AA56D0">
      <w:pPr>
        <w:rPr>
          <w:rFonts w:ascii="Times New Roman" w:eastAsia="Times New Roman" w:hAnsi="Times New Roman" w:cs="Times New Roman"/>
          <w:sz w:val="28"/>
          <w:szCs w:val="28"/>
        </w:rPr>
      </w:pPr>
    </w:p>
    <w:p w14:paraId="0B3F35C6" w14:textId="77777777" w:rsidR="00AA56D0" w:rsidRDefault="00AA56D0">
      <w:pPr>
        <w:rPr>
          <w:rFonts w:ascii="Times New Roman" w:eastAsia="Times New Roman" w:hAnsi="Times New Roman" w:cs="Times New Roman"/>
          <w:sz w:val="28"/>
          <w:szCs w:val="28"/>
        </w:rPr>
      </w:pPr>
    </w:p>
    <w:p w14:paraId="12FEA581" w14:textId="77777777" w:rsidR="00AA56D0" w:rsidRDefault="00AA56D0">
      <w:pPr>
        <w:rPr>
          <w:rFonts w:ascii="Times New Roman" w:eastAsia="Times New Roman" w:hAnsi="Times New Roman" w:cs="Times New Roman"/>
          <w:sz w:val="28"/>
          <w:szCs w:val="28"/>
        </w:rPr>
      </w:pPr>
    </w:p>
    <w:p w14:paraId="4E1FFEA9" w14:textId="77777777" w:rsidR="00AA56D0" w:rsidRDefault="00AA56D0">
      <w:pPr>
        <w:rPr>
          <w:rFonts w:ascii="Times New Roman" w:eastAsia="Times New Roman" w:hAnsi="Times New Roman" w:cs="Times New Roman"/>
          <w:sz w:val="28"/>
          <w:szCs w:val="28"/>
        </w:rPr>
      </w:pPr>
    </w:p>
    <w:p w14:paraId="3C796719" w14:textId="77777777" w:rsidR="00AA56D0" w:rsidRDefault="00AA56D0">
      <w:pPr>
        <w:rPr>
          <w:rFonts w:ascii="Times New Roman" w:eastAsia="Times New Roman" w:hAnsi="Times New Roman" w:cs="Times New Roman"/>
          <w:sz w:val="28"/>
          <w:szCs w:val="28"/>
        </w:rPr>
      </w:pPr>
    </w:p>
    <w:p w14:paraId="1874EB6C" w14:textId="77777777" w:rsidR="00AA56D0" w:rsidRDefault="00AA56D0">
      <w:pPr>
        <w:rPr>
          <w:rFonts w:ascii="Times New Roman" w:eastAsia="Times New Roman" w:hAnsi="Times New Roman" w:cs="Times New Roman"/>
          <w:sz w:val="28"/>
          <w:szCs w:val="28"/>
        </w:rPr>
      </w:pPr>
    </w:p>
    <w:p w14:paraId="587850B2" w14:textId="77777777" w:rsidR="00AA56D0" w:rsidRDefault="00AA56D0">
      <w:pPr>
        <w:rPr>
          <w:rFonts w:ascii="Times New Roman" w:eastAsia="Times New Roman" w:hAnsi="Times New Roman" w:cs="Times New Roman"/>
          <w:sz w:val="28"/>
          <w:szCs w:val="28"/>
        </w:rPr>
      </w:pPr>
    </w:p>
    <w:p w14:paraId="1ABC9AED" w14:textId="77777777" w:rsidR="00AA56D0" w:rsidRDefault="00AA56D0">
      <w:pPr>
        <w:rPr>
          <w:rFonts w:ascii="Times New Roman" w:eastAsia="Times New Roman" w:hAnsi="Times New Roman" w:cs="Times New Roman"/>
          <w:sz w:val="28"/>
          <w:szCs w:val="28"/>
        </w:rPr>
      </w:pPr>
    </w:p>
    <w:p w14:paraId="50903CE7" w14:textId="77777777" w:rsidR="00AA56D0" w:rsidRDefault="00AA56D0">
      <w:pPr>
        <w:rPr>
          <w:rFonts w:ascii="Times New Roman" w:eastAsia="Times New Roman" w:hAnsi="Times New Roman" w:cs="Times New Roman"/>
          <w:sz w:val="28"/>
          <w:szCs w:val="28"/>
        </w:rPr>
      </w:pPr>
    </w:p>
    <w:p w14:paraId="487D5CB5" w14:textId="77777777" w:rsidR="00AA56D0" w:rsidRDefault="00AA56D0">
      <w:pPr>
        <w:rPr>
          <w:rFonts w:ascii="Times New Roman" w:eastAsia="Times New Roman" w:hAnsi="Times New Roman" w:cs="Times New Roman"/>
          <w:sz w:val="28"/>
          <w:szCs w:val="28"/>
        </w:rPr>
      </w:pPr>
    </w:p>
    <w:p w14:paraId="0C5A7016" w14:textId="77777777" w:rsidR="00AA56D0" w:rsidRDefault="00AA56D0">
      <w:pPr>
        <w:rPr>
          <w:rFonts w:ascii="Times New Roman" w:eastAsia="Times New Roman" w:hAnsi="Times New Roman" w:cs="Times New Roman"/>
          <w:sz w:val="28"/>
          <w:szCs w:val="28"/>
        </w:rPr>
      </w:pPr>
    </w:p>
    <w:p w14:paraId="048AB7CA" w14:textId="77777777" w:rsidR="00AA56D0" w:rsidRDefault="00AA56D0">
      <w:pPr>
        <w:rPr>
          <w:rFonts w:ascii="Times New Roman" w:eastAsia="Times New Roman" w:hAnsi="Times New Roman" w:cs="Times New Roman"/>
          <w:sz w:val="28"/>
          <w:szCs w:val="28"/>
        </w:rPr>
      </w:pPr>
    </w:p>
    <w:p w14:paraId="58B971E9" w14:textId="77777777" w:rsidR="00AA56D0" w:rsidRDefault="00AA56D0">
      <w:pPr>
        <w:rPr>
          <w:rFonts w:ascii="Times New Roman" w:eastAsia="Times New Roman" w:hAnsi="Times New Roman" w:cs="Times New Roman"/>
          <w:sz w:val="28"/>
          <w:szCs w:val="28"/>
        </w:rPr>
      </w:pPr>
    </w:p>
    <w:p w14:paraId="5D53D3F4" w14:textId="77777777" w:rsidR="00AA56D0" w:rsidRDefault="00AA56D0">
      <w:pPr>
        <w:rPr>
          <w:rFonts w:ascii="Times New Roman" w:eastAsia="Times New Roman" w:hAnsi="Times New Roman" w:cs="Times New Roman"/>
          <w:sz w:val="28"/>
          <w:szCs w:val="28"/>
        </w:rPr>
      </w:pPr>
    </w:p>
    <w:p w14:paraId="73F72F73" w14:textId="77777777" w:rsidR="00AA56D0" w:rsidRDefault="00AA56D0">
      <w:pPr>
        <w:rPr>
          <w:rFonts w:ascii="Times New Roman" w:eastAsia="Times New Roman" w:hAnsi="Times New Roman" w:cs="Times New Roman"/>
          <w:sz w:val="28"/>
          <w:szCs w:val="28"/>
        </w:rPr>
      </w:pPr>
    </w:p>
    <w:p w14:paraId="6CE4399F" w14:textId="77777777" w:rsidR="00AA56D0" w:rsidRDefault="00AA56D0">
      <w:pPr>
        <w:rPr>
          <w:rFonts w:ascii="Times New Roman" w:eastAsia="Times New Roman" w:hAnsi="Times New Roman" w:cs="Times New Roman"/>
          <w:sz w:val="28"/>
          <w:szCs w:val="28"/>
        </w:rPr>
      </w:pPr>
    </w:p>
    <w:p w14:paraId="0A8389DE" w14:textId="77777777" w:rsidR="00AA56D0" w:rsidRDefault="00AA56D0">
      <w:pPr>
        <w:rPr>
          <w:rFonts w:ascii="Times New Roman" w:eastAsia="Times New Roman" w:hAnsi="Times New Roman" w:cs="Times New Roman"/>
          <w:sz w:val="28"/>
          <w:szCs w:val="28"/>
        </w:rPr>
      </w:pPr>
    </w:p>
    <w:p w14:paraId="734CBBEC" w14:textId="77777777" w:rsidR="00AA56D0" w:rsidRDefault="00AA56D0">
      <w:pPr>
        <w:rPr>
          <w:rFonts w:ascii="Times New Roman" w:eastAsia="Times New Roman" w:hAnsi="Times New Roman" w:cs="Times New Roman"/>
          <w:sz w:val="28"/>
          <w:szCs w:val="28"/>
        </w:rPr>
      </w:pPr>
    </w:p>
    <w:p w14:paraId="61D2485D" w14:textId="77777777" w:rsidR="00AA56D0" w:rsidRDefault="00AA56D0">
      <w:pPr>
        <w:rPr>
          <w:rFonts w:ascii="Times New Roman" w:eastAsia="Times New Roman" w:hAnsi="Times New Roman" w:cs="Times New Roman"/>
          <w:sz w:val="28"/>
          <w:szCs w:val="28"/>
        </w:rPr>
      </w:pPr>
    </w:p>
    <w:p w14:paraId="5B2F0CE6" w14:textId="77777777" w:rsidR="00AA56D0" w:rsidRDefault="00AA56D0">
      <w:pPr>
        <w:rPr>
          <w:rFonts w:ascii="Times New Roman" w:eastAsia="Times New Roman" w:hAnsi="Times New Roman" w:cs="Times New Roman"/>
          <w:sz w:val="28"/>
          <w:szCs w:val="28"/>
        </w:rPr>
      </w:pPr>
    </w:p>
    <w:p w14:paraId="370EA9B9" w14:textId="77777777" w:rsidR="00AA56D0" w:rsidRDefault="00AA56D0">
      <w:pPr>
        <w:rPr>
          <w:rFonts w:ascii="Times New Roman" w:eastAsia="Times New Roman" w:hAnsi="Times New Roman" w:cs="Times New Roman"/>
          <w:sz w:val="28"/>
          <w:szCs w:val="28"/>
        </w:rPr>
      </w:pPr>
    </w:p>
    <w:p w14:paraId="4891F3B3" w14:textId="77777777" w:rsidR="00AA56D0" w:rsidRDefault="00AA56D0">
      <w:pPr>
        <w:rPr>
          <w:rFonts w:ascii="Times New Roman" w:eastAsia="Times New Roman" w:hAnsi="Times New Roman" w:cs="Times New Roman"/>
          <w:sz w:val="28"/>
          <w:szCs w:val="28"/>
        </w:rPr>
      </w:pPr>
    </w:p>
    <w:p w14:paraId="223EFD89" w14:textId="77777777" w:rsidR="00AA56D0" w:rsidRDefault="00AA56D0">
      <w:pPr>
        <w:rPr>
          <w:rFonts w:ascii="Times New Roman" w:eastAsia="Times New Roman" w:hAnsi="Times New Roman" w:cs="Times New Roman"/>
          <w:sz w:val="28"/>
          <w:szCs w:val="28"/>
        </w:rPr>
      </w:pPr>
    </w:p>
    <w:p w14:paraId="65912CA3" w14:textId="77777777" w:rsidR="00AA56D0" w:rsidRDefault="00AA56D0">
      <w:pPr>
        <w:rPr>
          <w:rFonts w:ascii="Times New Roman" w:eastAsia="Times New Roman" w:hAnsi="Times New Roman" w:cs="Times New Roman"/>
          <w:sz w:val="28"/>
          <w:szCs w:val="28"/>
        </w:rPr>
      </w:pPr>
    </w:p>
    <w:p w14:paraId="0D6A4814" w14:textId="77777777" w:rsidR="00AA56D0" w:rsidRDefault="00AA56D0">
      <w:pPr>
        <w:rPr>
          <w:rFonts w:ascii="Times New Roman" w:eastAsia="Times New Roman" w:hAnsi="Times New Roman" w:cs="Times New Roman"/>
          <w:sz w:val="28"/>
          <w:szCs w:val="28"/>
        </w:rPr>
      </w:pPr>
    </w:p>
    <w:p w14:paraId="415BD918" w14:textId="77777777" w:rsidR="00AA56D0" w:rsidRDefault="00AA56D0">
      <w:pPr>
        <w:rPr>
          <w:rFonts w:ascii="Times New Roman" w:eastAsia="Times New Roman" w:hAnsi="Times New Roman" w:cs="Times New Roman"/>
          <w:sz w:val="28"/>
          <w:szCs w:val="28"/>
        </w:rPr>
      </w:pPr>
    </w:p>
    <w:p w14:paraId="7BA43F8A" w14:textId="77777777" w:rsidR="00AA56D0" w:rsidRDefault="00AA56D0">
      <w:pPr>
        <w:rPr>
          <w:rFonts w:ascii="Times New Roman" w:eastAsia="Times New Roman" w:hAnsi="Times New Roman" w:cs="Times New Roman"/>
          <w:sz w:val="28"/>
          <w:szCs w:val="28"/>
        </w:rPr>
      </w:pPr>
    </w:p>
    <w:p w14:paraId="67267875" w14:textId="77777777" w:rsidR="00AA56D0" w:rsidRDefault="00AA56D0">
      <w:pPr>
        <w:rPr>
          <w:rFonts w:ascii="Times New Roman" w:eastAsia="Times New Roman" w:hAnsi="Times New Roman" w:cs="Times New Roman"/>
          <w:sz w:val="28"/>
          <w:szCs w:val="28"/>
        </w:rPr>
      </w:pPr>
    </w:p>
    <w:p w14:paraId="49E80CED" w14:textId="77777777" w:rsidR="00AA56D0" w:rsidRDefault="00AA56D0">
      <w:pPr>
        <w:rPr>
          <w:rFonts w:ascii="Times New Roman" w:eastAsia="Times New Roman" w:hAnsi="Times New Roman" w:cs="Times New Roman"/>
          <w:sz w:val="28"/>
          <w:szCs w:val="28"/>
        </w:rPr>
      </w:pPr>
    </w:p>
    <w:p w14:paraId="6644B391" w14:textId="77777777" w:rsidR="00AA56D0" w:rsidRDefault="00AA56D0">
      <w:pPr>
        <w:rPr>
          <w:rFonts w:ascii="Times New Roman" w:eastAsia="Times New Roman" w:hAnsi="Times New Roman" w:cs="Times New Roman"/>
          <w:sz w:val="28"/>
          <w:szCs w:val="28"/>
        </w:rPr>
      </w:pPr>
    </w:p>
    <w:p w14:paraId="74A9A8D9" w14:textId="77777777" w:rsidR="00AA56D0" w:rsidRDefault="00AA56D0">
      <w:pPr>
        <w:rPr>
          <w:rFonts w:ascii="Times New Roman" w:eastAsia="Times New Roman" w:hAnsi="Times New Roman" w:cs="Times New Roman"/>
          <w:sz w:val="28"/>
          <w:szCs w:val="28"/>
        </w:rPr>
      </w:pPr>
    </w:p>
    <w:p w14:paraId="2BBF919B" w14:textId="77777777" w:rsidR="00AA56D0" w:rsidRDefault="00AA56D0">
      <w:pPr>
        <w:rPr>
          <w:rFonts w:ascii="Times New Roman" w:eastAsia="Times New Roman" w:hAnsi="Times New Roman" w:cs="Times New Roman"/>
          <w:sz w:val="28"/>
          <w:szCs w:val="28"/>
        </w:rPr>
      </w:pPr>
    </w:p>
    <w:p w14:paraId="6F41BC0D" w14:textId="77777777" w:rsidR="00AA56D0" w:rsidRDefault="00AA56D0">
      <w:pPr>
        <w:rPr>
          <w:rFonts w:ascii="Times New Roman" w:eastAsia="Times New Roman" w:hAnsi="Times New Roman" w:cs="Times New Roman"/>
          <w:sz w:val="28"/>
          <w:szCs w:val="28"/>
        </w:rPr>
      </w:pPr>
    </w:p>
    <w:p w14:paraId="47D82945" w14:textId="77777777" w:rsidR="00AA56D0" w:rsidRDefault="00AA56D0">
      <w:pPr>
        <w:rPr>
          <w:rFonts w:ascii="Times New Roman" w:eastAsia="Times New Roman" w:hAnsi="Times New Roman" w:cs="Times New Roman"/>
          <w:sz w:val="28"/>
          <w:szCs w:val="28"/>
        </w:rPr>
      </w:pPr>
    </w:p>
    <w:p w14:paraId="4AB4214B" w14:textId="77777777" w:rsidR="00AA56D0" w:rsidRDefault="00AA56D0">
      <w:pPr>
        <w:rPr>
          <w:rFonts w:ascii="Times New Roman" w:eastAsia="Times New Roman" w:hAnsi="Times New Roman" w:cs="Times New Roman"/>
          <w:sz w:val="28"/>
          <w:szCs w:val="28"/>
        </w:rPr>
      </w:pPr>
    </w:p>
    <w:p w14:paraId="7B6E234B" w14:textId="77777777" w:rsidR="00AA56D0" w:rsidRDefault="00AA56D0">
      <w:pPr>
        <w:rPr>
          <w:rFonts w:ascii="Times New Roman" w:eastAsia="Times New Roman" w:hAnsi="Times New Roman" w:cs="Times New Roman"/>
          <w:sz w:val="28"/>
          <w:szCs w:val="28"/>
        </w:rPr>
      </w:pPr>
    </w:p>
    <w:p w14:paraId="7CD8C074" w14:textId="77777777" w:rsidR="00AA56D0" w:rsidRPr="004554F6" w:rsidRDefault="00AA56D0">
      <w:pPr>
        <w:rPr>
          <w:rFonts w:ascii="Times New Roman" w:eastAsia="Times New Roman" w:hAnsi="Times New Roman" w:cs="Times New Roman"/>
          <w:sz w:val="28"/>
          <w:szCs w:val="28"/>
        </w:rPr>
      </w:pPr>
    </w:p>
    <w:p w14:paraId="6906E054" w14:textId="77777777" w:rsidR="00B109E7" w:rsidRPr="004554F6" w:rsidRDefault="00B109E7">
      <w:pPr>
        <w:rPr>
          <w:rFonts w:ascii="Times New Roman" w:eastAsia="Times New Roman" w:hAnsi="Times New Roman" w:cs="Times New Roman"/>
          <w:sz w:val="28"/>
          <w:szCs w:val="28"/>
        </w:rPr>
      </w:pPr>
    </w:p>
    <w:p w14:paraId="47D8D6A6" w14:textId="77777777" w:rsidR="00B109E7" w:rsidRPr="004554F6" w:rsidRDefault="00C63FD8">
      <w:pPr>
        <w:rPr>
          <w:rFonts w:ascii="Times New Roman" w:eastAsia="Times New Roman" w:hAnsi="Times New Roman" w:cs="Times New Roman"/>
          <w:sz w:val="28"/>
          <w:szCs w:val="28"/>
        </w:rPr>
      </w:pPr>
      <w:r w:rsidRPr="004554F6">
        <w:rPr>
          <w:rFonts w:ascii="Times New Roman" w:eastAsia="Times New Roman" w:hAnsi="Times New Roman" w:cs="Times New Roman"/>
          <w:sz w:val="28"/>
          <w:szCs w:val="28"/>
        </w:rPr>
        <w:t xml:space="preserve">Acknowledgement : </w:t>
      </w:r>
    </w:p>
    <w:p w14:paraId="64AF79DD" w14:textId="77777777" w:rsidR="00B109E7" w:rsidRDefault="00B109E7">
      <w:pPr>
        <w:rPr>
          <w:rFonts w:ascii="Times New Roman" w:eastAsia="Times New Roman" w:hAnsi="Times New Roman" w:cs="Times New Roman"/>
          <w:sz w:val="28"/>
          <w:szCs w:val="28"/>
        </w:rPr>
      </w:pPr>
    </w:p>
    <w:p w14:paraId="56A79697" w14:textId="77777777" w:rsidR="004D029C" w:rsidRDefault="004D029C">
      <w:pPr>
        <w:rPr>
          <w:rFonts w:ascii="Times New Roman" w:eastAsia="Times New Roman" w:hAnsi="Times New Roman" w:cs="Times New Roman"/>
          <w:sz w:val="28"/>
          <w:szCs w:val="28"/>
        </w:rPr>
      </w:pPr>
    </w:p>
    <w:p w14:paraId="77EEB333" w14:textId="77777777" w:rsidR="00AA56D0" w:rsidRDefault="00AA56D0">
      <w:pPr>
        <w:rPr>
          <w:rFonts w:ascii="Times New Roman" w:eastAsia="Times New Roman" w:hAnsi="Times New Roman" w:cs="Times New Roman"/>
          <w:sz w:val="28"/>
          <w:szCs w:val="28"/>
        </w:rPr>
      </w:pPr>
    </w:p>
    <w:p w14:paraId="1B5DA24B" w14:textId="77777777" w:rsidR="00AA56D0" w:rsidRDefault="00AA56D0">
      <w:pPr>
        <w:rPr>
          <w:rFonts w:ascii="Times New Roman" w:eastAsia="Times New Roman" w:hAnsi="Times New Roman" w:cs="Times New Roman"/>
          <w:sz w:val="28"/>
          <w:szCs w:val="28"/>
        </w:rPr>
      </w:pPr>
    </w:p>
    <w:p w14:paraId="7227C6F9" w14:textId="77777777" w:rsidR="00AA56D0" w:rsidRDefault="00AA56D0">
      <w:pPr>
        <w:rPr>
          <w:rFonts w:ascii="Times New Roman" w:eastAsia="Times New Roman" w:hAnsi="Times New Roman" w:cs="Times New Roman"/>
          <w:sz w:val="28"/>
          <w:szCs w:val="28"/>
        </w:rPr>
      </w:pPr>
    </w:p>
    <w:p w14:paraId="7B093358" w14:textId="77777777" w:rsidR="00AA56D0" w:rsidRDefault="00AA56D0">
      <w:pPr>
        <w:rPr>
          <w:rFonts w:ascii="Times New Roman" w:eastAsia="Times New Roman" w:hAnsi="Times New Roman" w:cs="Times New Roman"/>
          <w:sz w:val="28"/>
          <w:szCs w:val="28"/>
        </w:rPr>
      </w:pPr>
    </w:p>
    <w:p w14:paraId="2B039E99" w14:textId="77777777" w:rsidR="00AA56D0" w:rsidRDefault="00AA56D0">
      <w:pPr>
        <w:rPr>
          <w:rFonts w:ascii="Times New Roman" w:eastAsia="Times New Roman" w:hAnsi="Times New Roman" w:cs="Times New Roman"/>
          <w:sz w:val="28"/>
          <w:szCs w:val="28"/>
        </w:rPr>
      </w:pPr>
    </w:p>
    <w:p w14:paraId="44E80F26" w14:textId="77777777" w:rsidR="00AA56D0" w:rsidRDefault="00AA56D0">
      <w:pPr>
        <w:rPr>
          <w:rFonts w:ascii="Times New Roman" w:eastAsia="Times New Roman" w:hAnsi="Times New Roman" w:cs="Times New Roman"/>
          <w:sz w:val="28"/>
          <w:szCs w:val="28"/>
        </w:rPr>
      </w:pPr>
    </w:p>
    <w:p w14:paraId="159A0E28" w14:textId="77777777" w:rsidR="00AA56D0" w:rsidRDefault="00AA56D0">
      <w:pPr>
        <w:rPr>
          <w:rFonts w:ascii="Times New Roman" w:eastAsia="Times New Roman" w:hAnsi="Times New Roman" w:cs="Times New Roman"/>
          <w:sz w:val="28"/>
          <w:szCs w:val="28"/>
        </w:rPr>
      </w:pPr>
    </w:p>
    <w:p w14:paraId="521DD6D8" w14:textId="77777777" w:rsidR="00AA56D0" w:rsidRDefault="00AA56D0">
      <w:pPr>
        <w:rPr>
          <w:rFonts w:ascii="Times New Roman" w:eastAsia="Times New Roman" w:hAnsi="Times New Roman" w:cs="Times New Roman"/>
          <w:sz w:val="28"/>
          <w:szCs w:val="28"/>
        </w:rPr>
      </w:pPr>
    </w:p>
    <w:p w14:paraId="5DC7ECCA" w14:textId="77777777" w:rsidR="00AA56D0" w:rsidRDefault="00AA56D0">
      <w:pPr>
        <w:rPr>
          <w:rFonts w:ascii="Times New Roman" w:eastAsia="Times New Roman" w:hAnsi="Times New Roman" w:cs="Times New Roman"/>
          <w:sz w:val="28"/>
          <w:szCs w:val="28"/>
        </w:rPr>
      </w:pPr>
    </w:p>
    <w:p w14:paraId="59D3F6CB" w14:textId="77777777" w:rsidR="00AA56D0" w:rsidRDefault="00AA56D0">
      <w:pPr>
        <w:rPr>
          <w:rFonts w:ascii="Times New Roman" w:eastAsia="Times New Roman" w:hAnsi="Times New Roman" w:cs="Times New Roman"/>
          <w:sz w:val="28"/>
          <w:szCs w:val="28"/>
        </w:rPr>
      </w:pPr>
    </w:p>
    <w:p w14:paraId="33AFBBCA" w14:textId="77777777" w:rsidR="00AA56D0" w:rsidRDefault="00AA56D0">
      <w:pPr>
        <w:rPr>
          <w:rFonts w:ascii="Times New Roman" w:eastAsia="Times New Roman" w:hAnsi="Times New Roman" w:cs="Times New Roman"/>
          <w:sz w:val="28"/>
          <w:szCs w:val="28"/>
        </w:rPr>
      </w:pPr>
    </w:p>
    <w:p w14:paraId="77C3F964" w14:textId="77777777" w:rsidR="00AA56D0" w:rsidRDefault="00AA56D0">
      <w:pPr>
        <w:rPr>
          <w:rFonts w:ascii="Times New Roman" w:eastAsia="Times New Roman" w:hAnsi="Times New Roman" w:cs="Times New Roman"/>
          <w:sz w:val="28"/>
          <w:szCs w:val="28"/>
        </w:rPr>
      </w:pPr>
    </w:p>
    <w:p w14:paraId="34435655" w14:textId="77777777" w:rsidR="00AA56D0" w:rsidRDefault="00AA56D0">
      <w:pPr>
        <w:rPr>
          <w:rFonts w:ascii="Times New Roman" w:eastAsia="Times New Roman" w:hAnsi="Times New Roman" w:cs="Times New Roman"/>
          <w:sz w:val="28"/>
          <w:szCs w:val="28"/>
        </w:rPr>
      </w:pPr>
    </w:p>
    <w:p w14:paraId="1653CF07" w14:textId="77777777" w:rsidR="00AA56D0" w:rsidRDefault="00AA56D0">
      <w:pPr>
        <w:rPr>
          <w:rFonts w:ascii="Times New Roman" w:eastAsia="Times New Roman" w:hAnsi="Times New Roman" w:cs="Times New Roman"/>
          <w:sz w:val="28"/>
          <w:szCs w:val="28"/>
        </w:rPr>
      </w:pPr>
    </w:p>
    <w:p w14:paraId="2839F259" w14:textId="77777777" w:rsidR="00AA56D0" w:rsidRDefault="00AA56D0">
      <w:pPr>
        <w:rPr>
          <w:rFonts w:ascii="Times New Roman" w:eastAsia="Times New Roman" w:hAnsi="Times New Roman" w:cs="Times New Roman"/>
          <w:sz w:val="28"/>
          <w:szCs w:val="28"/>
        </w:rPr>
      </w:pPr>
    </w:p>
    <w:p w14:paraId="5212F9A7" w14:textId="77777777" w:rsidR="00AA56D0" w:rsidRDefault="00AA56D0">
      <w:pPr>
        <w:rPr>
          <w:rFonts w:ascii="Times New Roman" w:eastAsia="Times New Roman" w:hAnsi="Times New Roman" w:cs="Times New Roman"/>
          <w:sz w:val="28"/>
          <w:szCs w:val="28"/>
        </w:rPr>
      </w:pPr>
    </w:p>
    <w:p w14:paraId="3D0053C9" w14:textId="77777777" w:rsidR="00AA56D0" w:rsidRDefault="00AA56D0">
      <w:pPr>
        <w:rPr>
          <w:rFonts w:ascii="Times New Roman" w:eastAsia="Times New Roman" w:hAnsi="Times New Roman" w:cs="Times New Roman"/>
          <w:sz w:val="28"/>
          <w:szCs w:val="28"/>
        </w:rPr>
      </w:pPr>
    </w:p>
    <w:p w14:paraId="509B10DF" w14:textId="77777777" w:rsidR="00AA56D0" w:rsidRDefault="00AA56D0">
      <w:pPr>
        <w:rPr>
          <w:rFonts w:ascii="Times New Roman" w:eastAsia="Times New Roman" w:hAnsi="Times New Roman" w:cs="Times New Roman"/>
          <w:sz w:val="28"/>
          <w:szCs w:val="28"/>
        </w:rPr>
      </w:pPr>
    </w:p>
    <w:p w14:paraId="67E32675" w14:textId="77777777" w:rsidR="00AA56D0" w:rsidRDefault="00AA56D0">
      <w:pPr>
        <w:rPr>
          <w:rFonts w:ascii="Times New Roman" w:eastAsia="Times New Roman" w:hAnsi="Times New Roman" w:cs="Times New Roman"/>
          <w:sz w:val="28"/>
          <w:szCs w:val="28"/>
        </w:rPr>
      </w:pPr>
    </w:p>
    <w:p w14:paraId="1047427B" w14:textId="77777777" w:rsidR="00AA56D0" w:rsidRDefault="00AA56D0">
      <w:pPr>
        <w:rPr>
          <w:rFonts w:ascii="Times New Roman" w:eastAsia="Times New Roman" w:hAnsi="Times New Roman" w:cs="Times New Roman"/>
          <w:sz w:val="28"/>
          <w:szCs w:val="28"/>
        </w:rPr>
      </w:pPr>
    </w:p>
    <w:p w14:paraId="18CE1259" w14:textId="77777777" w:rsidR="00AA56D0" w:rsidRDefault="00AA56D0">
      <w:pPr>
        <w:rPr>
          <w:rFonts w:ascii="Times New Roman" w:eastAsia="Times New Roman" w:hAnsi="Times New Roman" w:cs="Times New Roman"/>
          <w:sz w:val="28"/>
          <w:szCs w:val="28"/>
        </w:rPr>
      </w:pPr>
    </w:p>
    <w:p w14:paraId="34A29382" w14:textId="77777777" w:rsidR="00AA56D0" w:rsidRDefault="00AA56D0">
      <w:pPr>
        <w:rPr>
          <w:rFonts w:ascii="Times New Roman" w:eastAsia="Times New Roman" w:hAnsi="Times New Roman" w:cs="Times New Roman"/>
          <w:sz w:val="28"/>
          <w:szCs w:val="28"/>
        </w:rPr>
      </w:pPr>
    </w:p>
    <w:p w14:paraId="5C01BE63" w14:textId="77777777" w:rsidR="00AA56D0" w:rsidRDefault="00AA56D0">
      <w:pPr>
        <w:rPr>
          <w:rFonts w:ascii="Times New Roman" w:eastAsia="Times New Roman" w:hAnsi="Times New Roman" w:cs="Times New Roman"/>
          <w:sz w:val="28"/>
          <w:szCs w:val="28"/>
        </w:rPr>
      </w:pPr>
    </w:p>
    <w:p w14:paraId="49F1C5D7" w14:textId="77777777" w:rsidR="00AA56D0" w:rsidRDefault="00AA56D0">
      <w:pPr>
        <w:rPr>
          <w:rFonts w:ascii="Times New Roman" w:eastAsia="Times New Roman" w:hAnsi="Times New Roman" w:cs="Times New Roman"/>
          <w:sz w:val="28"/>
          <w:szCs w:val="28"/>
        </w:rPr>
      </w:pPr>
    </w:p>
    <w:p w14:paraId="5B3F95D5" w14:textId="77777777" w:rsidR="00AA56D0" w:rsidRDefault="00AA56D0">
      <w:pPr>
        <w:rPr>
          <w:rFonts w:ascii="Times New Roman" w:eastAsia="Times New Roman" w:hAnsi="Times New Roman" w:cs="Times New Roman"/>
          <w:sz w:val="28"/>
          <w:szCs w:val="28"/>
        </w:rPr>
      </w:pPr>
    </w:p>
    <w:p w14:paraId="3163E638" w14:textId="77777777" w:rsidR="00AA56D0" w:rsidRDefault="00AA56D0">
      <w:pPr>
        <w:rPr>
          <w:rFonts w:ascii="Times New Roman" w:eastAsia="Times New Roman" w:hAnsi="Times New Roman" w:cs="Times New Roman"/>
          <w:sz w:val="28"/>
          <w:szCs w:val="28"/>
        </w:rPr>
      </w:pPr>
    </w:p>
    <w:p w14:paraId="58D1B423" w14:textId="77777777" w:rsidR="001F706C" w:rsidRDefault="001F706C">
      <w:pPr>
        <w:rPr>
          <w:rFonts w:ascii="Times New Roman" w:eastAsia="Times New Roman" w:hAnsi="Times New Roman" w:cs="Times New Roman"/>
          <w:sz w:val="28"/>
          <w:szCs w:val="28"/>
        </w:rPr>
      </w:pPr>
    </w:p>
    <w:p w14:paraId="7FF898F3" w14:textId="77777777" w:rsidR="001F706C" w:rsidRDefault="001F706C">
      <w:pPr>
        <w:rPr>
          <w:rFonts w:ascii="Times New Roman" w:eastAsia="Times New Roman" w:hAnsi="Times New Roman" w:cs="Times New Roman"/>
          <w:sz w:val="28"/>
          <w:szCs w:val="28"/>
        </w:rPr>
      </w:pPr>
    </w:p>
    <w:p w14:paraId="7F10943D" w14:textId="77777777" w:rsidR="001F706C" w:rsidRDefault="001F706C">
      <w:pPr>
        <w:rPr>
          <w:rFonts w:ascii="Times New Roman" w:eastAsia="Times New Roman" w:hAnsi="Times New Roman" w:cs="Times New Roman"/>
          <w:sz w:val="28"/>
          <w:szCs w:val="28"/>
        </w:rPr>
      </w:pPr>
    </w:p>
    <w:p w14:paraId="3A13F301" w14:textId="77777777" w:rsidR="001F706C" w:rsidRDefault="001F706C">
      <w:pPr>
        <w:rPr>
          <w:rFonts w:ascii="Times New Roman" w:eastAsia="Times New Roman" w:hAnsi="Times New Roman" w:cs="Times New Roman"/>
          <w:sz w:val="28"/>
          <w:szCs w:val="28"/>
        </w:rPr>
      </w:pPr>
    </w:p>
    <w:p w14:paraId="2A5E372B" w14:textId="77777777" w:rsidR="001F706C" w:rsidRDefault="001F706C">
      <w:pPr>
        <w:rPr>
          <w:rFonts w:ascii="Times New Roman" w:eastAsia="Times New Roman" w:hAnsi="Times New Roman" w:cs="Times New Roman"/>
          <w:sz w:val="28"/>
          <w:szCs w:val="28"/>
        </w:rPr>
      </w:pPr>
    </w:p>
    <w:p w14:paraId="7B77433C" w14:textId="77777777" w:rsidR="001F706C" w:rsidRDefault="001F706C">
      <w:pPr>
        <w:rPr>
          <w:rFonts w:ascii="Times New Roman" w:eastAsia="Times New Roman" w:hAnsi="Times New Roman" w:cs="Times New Roman"/>
          <w:sz w:val="28"/>
          <w:szCs w:val="28"/>
        </w:rPr>
      </w:pPr>
    </w:p>
    <w:p w14:paraId="295B541A" w14:textId="77777777" w:rsidR="001F706C" w:rsidRDefault="001F706C">
      <w:pPr>
        <w:rPr>
          <w:rFonts w:ascii="Times New Roman" w:eastAsia="Times New Roman" w:hAnsi="Times New Roman" w:cs="Times New Roman"/>
          <w:sz w:val="28"/>
          <w:szCs w:val="28"/>
        </w:rPr>
      </w:pPr>
    </w:p>
    <w:p w14:paraId="2FB6344D" w14:textId="77777777" w:rsidR="001F706C" w:rsidRDefault="001F706C">
      <w:pPr>
        <w:rPr>
          <w:rFonts w:ascii="Times New Roman" w:eastAsia="Times New Roman" w:hAnsi="Times New Roman" w:cs="Times New Roman"/>
          <w:sz w:val="28"/>
          <w:szCs w:val="28"/>
        </w:rPr>
      </w:pPr>
    </w:p>
    <w:p w14:paraId="7C01330E" w14:textId="77777777" w:rsidR="001F706C" w:rsidRDefault="001F706C">
      <w:pPr>
        <w:rPr>
          <w:rFonts w:ascii="Times New Roman" w:eastAsia="Times New Roman" w:hAnsi="Times New Roman" w:cs="Times New Roman"/>
          <w:sz w:val="28"/>
          <w:szCs w:val="28"/>
        </w:rPr>
      </w:pPr>
    </w:p>
    <w:p w14:paraId="55108C0F" w14:textId="77777777" w:rsidR="001F706C" w:rsidRDefault="001F706C">
      <w:pPr>
        <w:rPr>
          <w:rFonts w:ascii="Times New Roman" w:eastAsia="Times New Roman" w:hAnsi="Times New Roman" w:cs="Times New Roman"/>
          <w:sz w:val="28"/>
          <w:szCs w:val="28"/>
        </w:rPr>
      </w:pPr>
    </w:p>
    <w:p w14:paraId="76D9EB8B" w14:textId="77777777" w:rsidR="001F706C" w:rsidRDefault="001F706C">
      <w:pPr>
        <w:rPr>
          <w:rFonts w:ascii="Times New Roman" w:eastAsia="Times New Roman" w:hAnsi="Times New Roman" w:cs="Times New Roman"/>
          <w:sz w:val="28"/>
          <w:szCs w:val="28"/>
        </w:rPr>
      </w:pPr>
    </w:p>
    <w:p w14:paraId="212E3A5F" w14:textId="77777777" w:rsidR="001F706C" w:rsidRDefault="001F706C">
      <w:pPr>
        <w:rPr>
          <w:rFonts w:ascii="Times New Roman" w:eastAsia="Times New Roman" w:hAnsi="Times New Roman" w:cs="Times New Roman"/>
          <w:sz w:val="28"/>
          <w:szCs w:val="28"/>
        </w:rPr>
      </w:pPr>
    </w:p>
    <w:p w14:paraId="05820031" w14:textId="77777777" w:rsidR="001F706C" w:rsidRDefault="001F706C">
      <w:pPr>
        <w:rPr>
          <w:rFonts w:ascii="Times New Roman" w:eastAsia="Times New Roman" w:hAnsi="Times New Roman" w:cs="Times New Roman"/>
          <w:sz w:val="28"/>
          <w:szCs w:val="28"/>
        </w:rPr>
      </w:pPr>
    </w:p>
    <w:p w14:paraId="674E1BAF" w14:textId="77777777" w:rsidR="001F706C" w:rsidRDefault="001F706C">
      <w:pPr>
        <w:rPr>
          <w:rFonts w:ascii="Times New Roman" w:eastAsia="Times New Roman" w:hAnsi="Times New Roman" w:cs="Times New Roman"/>
          <w:sz w:val="28"/>
          <w:szCs w:val="28"/>
        </w:rPr>
      </w:pPr>
    </w:p>
    <w:p w14:paraId="3A88F825" w14:textId="77777777" w:rsidR="001F706C" w:rsidRDefault="001F706C">
      <w:pPr>
        <w:rPr>
          <w:rFonts w:ascii="Times New Roman" w:eastAsia="Times New Roman" w:hAnsi="Times New Roman" w:cs="Times New Roman"/>
          <w:sz w:val="28"/>
          <w:szCs w:val="28"/>
        </w:rPr>
      </w:pPr>
    </w:p>
    <w:p w14:paraId="33A468AD" w14:textId="77777777" w:rsidR="001F706C" w:rsidRDefault="001F706C">
      <w:pPr>
        <w:rPr>
          <w:rFonts w:ascii="Times New Roman" w:eastAsia="Times New Roman" w:hAnsi="Times New Roman" w:cs="Times New Roman"/>
          <w:sz w:val="28"/>
          <w:szCs w:val="28"/>
        </w:rPr>
      </w:pPr>
    </w:p>
    <w:p w14:paraId="45508865" w14:textId="77777777" w:rsidR="001F706C" w:rsidRDefault="001F706C">
      <w:pPr>
        <w:rPr>
          <w:rFonts w:ascii="Times New Roman" w:eastAsia="Times New Roman" w:hAnsi="Times New Roman" w:cs="Times New Roman"/>
          <w:sz w:val="28"/>
          <w:szCs w:val="28"/>
        </w:rPr>
      </w:pPr>
    </w:p>
    <w:p w14:paraId="3D8D5279" w14:textId="77777777" w:rsidR="001F706C" w:rsidRDefault="001F706C">
      <w:pPr>
        <w:rPr>
          <w:rFonts w:ascii="Times New Roman" w:eastAsia="Times New Roman" w:hAnsi="Times New Roman" w:cs="Times New Roman"/>
          <w:sz w:val="28"/>
          <w:szCs w:val="28"/>
        </w:rPr>
      </w:pPr>
    </w:p>
    <w:p w14:paraId="71A1C63E" w14:textId="77777777" w:rsidR="001F706C" w:rsidRDefault="001F706C">
      <w:pPr>
        <w:rPr>
          <w:rFonts w:ascii="Times New Roman" w:eastAsia="Times New Roman" w:hAnsi="Times New Roman" w:cs="Times New Roman"/>
          <w:sz w:val="28"/>
          <w:szCs w:val="28"/>
        </w:rPr>
      </w:pPr>
    </w:p>
    <w:p w14:paraId="6083C404" w14:textId="77777777" w:rsidR="00AA56D0" w:rsidRDefault="00AA56D0">
      <w:pPr>
        <w:rPr>
          <w:rFonts w:ascii="Times New Roman" w:eastAsia="Times New Roman" w:hAnsi="Times New Roman" w:cs="Times New Roman"/>
          <w:sz w:val="28"/>
          <w:szCs w:val="28"/>
        </w:rPr>
      </w:pPr>
    </w:p>
    <w:p w14:paraId="5C62DCF6" w14:textId="77777777" w:rsidR="004D029C" w:rsidRDefault="004D029C">
      <w:pPr>
        <w:rPr>
          <w:rFonts w:ascii="Times New Roman" w:eastAsia="Times New Roman" w:hAnsi="Times New Roman" w:cs="Times New Roman"/>
          <w:sz w:val="28"/>
          <w:szCs w:val="28"/>
        </w:rPr>
      </w:pPr>
    </w:p>
    <w:p w14:paraId="57C3A77A" w14:textId="77777777" w:rsidR="004D029C" w:rsidRDefault="004D029C">
      <w:pPr>
        <w:rPr>
          <w:rFonts w:ascii="Times New Roman" w:eastAsia="Times New Roman" w:hAnsi="Times New Roman" w:cs="Times New Roman"/>
          <w:sz w:val="28"/>
          <w:szCs w:val="28"/>
        </w:rPr>
      </w:pPr>
    </w:p>
    <w:p w14:paraId="07FCD28F" w14:textId="77777777" w:rsidR="004D029C" w:rsidRPr="004554F6" w:rsidRDefault="004D029C">
      <w:pPr>
        <w:rPr>
          <w:rFonts w:ascii="Times New Roman" w:eastAsia="Times New Roman" w:hAnsi="Times New Roman" w:cs="Times New Roman"/>
          <w:sz w:val="28"/>
          <w:szCs w:val="28"/>
        </w:rPr>
      </w:pPr>
    </w:p>
    <w:p w14:paraId="3AE31224" w14:textId="4C6F744D" w:rsidR="00B109E7" w:rsidRPr="004554F6" w:rsidRDefault="001F706C">
      <w:pPr>
        <w:rPr>
          <w:rFonts w:ascii="Times New Roman" w:eastAsia="Times New Roman" w:hAnsi="Times New Roman" w:cs="Times New Roman"/>
          <w:sz w:val="28"/>
          <w:szCs w:val="28"/>
        </w:rPr>
      </w:pPr>
      <w:r>
        <w:rPr>
          <w:rFonts w:ascii="Times New Roman" w:eastAsia="Times New Roman" w:hAnsi="Times New Roman" w:cs="Times New Roman"/>
          <w:sz w:val="28"/>
          <w:szCs w:val="28"/>
        </w:rPr>
        <w:t>R</w:t>
      </w:r>
      <w:r w:rsidR="00C63FD8" w:rsidRPr="004554F6">
        <w:rPr>
          <w:rFonts w:ascii="Times New Roman" w:eastAsia="Times New Roman" w:hAnsi="Times New Roman" w:cs="Times New Roman"/>
          <w:sz w:val="28"/>
          <w:szCs w:val="28"/>
        </w:rPr>
        <w:t xml:space="preserve">eferences : </w:t>
      </w:r>
    </w:p>
    <w:p w14:paraId="343BB669" w14:textId="77777777" w:rsidR="00B109E7" w:rsidRPr="004554F6" w:rsidRDefault="00B109E7">
      <w:pPr>
        <w:rPr>
          <w:rFonts w:ascii="Times New Roman" w:eastAsia="Times New Roman" w:hAnsi="Times New Roman" w:cs="Times New Roman"/>
          <w:sz w:val="28"/>
          <w:szCs w:val="28"/>
        </w:rPr>
      </w:pPr>
    </w:p>
    <w:p w14:paraId="15583BB7" w14:textId="2AF50984" w:rsidR="00F95C19" w:rsidRPr="00F95C19" w:rsidRDefault="004D029C" w:rsidP="00F95C19">
      <w:pPr>
        <w:widowControl w:val="0"/>
        <w:autoSpaceDE w:val="0"/>
        <w:autoSpaceDN w:val="0"/>
        <w:adjustRightInd w:val="0"/>
        <w:ind w:left="640" w:hanging="640"/>
        <w:rPr>
          <w:rFonts w:ascii="Times New Roman" w:eastAsia="Times New Roman" w:hAnsi="Times New Roman" w:cs="Times New Roman"/>
          <w:noProof/>
          <w:sz w:val="28"/>
        </w:rPr>
      </w:pPr>
      <w:r>
        <w:rPr>
          <w:rFonts w:ascii="Times New Roman" w:eastAsia="Times New Roman" w:hAnsi="Times New Roman" w:cs="Times New Roman"/>
          <w:sz w:val="28"/>
          <w:szCs w:val="28"/>
        </w:rPr>
        <w:fldChar w:fldCharType="begin" w:fldLock="1"/>
      </w:r>
      <w:r>
        <w:rPr>
          <w:rFonts w:ascii="Times New Roman" w:eastAsia="Times New Roman" w:hAnsi="Times New Roman" w:cs="Times New Roman"/>
          <w:sz w:val="28"/>
          <w:szCs w:val="28"/>
        </w:rPr>
        <w:instrText xml:space="preserve">ADDIN Mendeley Bibliography CSL_BIBLIOGRAPHY </w:instrText>
      </w:r>
      <w:r>
        <w:rPr>
          <w:rFonts w:ascii="Times New Roman" w:eastAsia="Times New Roman" w:hAnsi="Times New Roman" w:cs="Times New Roman"/>
          <w:sz w:val="28"/>
          <w:szCs w:val="28"/>
        </w:rPr>
        <w:fldChar w:fldCharType="separate"/>
      </w:r>
      <w:r w:rsidR="00F95C19" w:rsidRPr="00F95C19">
        <w:rPr>
          <w:rFonts w:ascii="Times New Roman" w:eastAsia="Times New Roman" w:hAnsi="Times New Roman" w:cs="Times New Roman"/>
          <w:noProof/>
          <w:sz w:val="28"/>
        </w:rPr>
        <w:t>[1]</w:t>
      </w:r>
      <w:r w:rsidR="00F95C19" w:rsidRPr="00F95C19">
        <w:rPr>
          <w:rFonts w:ascii="Times New Roman" w:eastAsia="Times New Roman" w:hAnsi="Times New Roman" w:cs="Times New Roman"/>
          <w:noProof/>
          <w:sz w:val="28"/>
        </w:rPr>
        <w:tab/>
        <w:t xml:space="preserve">G. B. Keller and T. D. Mrsic-Flogel, “Predictive Processing: A Canonical Cortical Computation,” </w:t>
      </w:r>
      <w:r w:rsidR="00F95C19" w:rsidRPr="00F95C19">
        <w:rPr>
          <w:rFonts w:ascii="Times New Roman" w:eastAsia="Times New Roman" w:hAnsi="Times New Roman" w:cs="Times New Roman"/>
          <w:i/>
          <w:iCs/>
          <w:noProof/>
          <w:sz w:val="28"/>
        </w:rPr>
        <w:t>Neuron</w:t>
      </w:r>
      <w:r w:rsidR="00F95C19" w:rsidRPr="00F95C19">
        <w:rPr>
          <w:rFonts w:ascii="Times New Roman" w:eastAsia="Times New Roman" w:hAnsi="Times New Roman" w:cs="Times New Roman"/>
          <w:noProof/>
          <w:sz w:val="28"/>
        </w:rPr>
        <w:t>, vol. 100, no. 2, pp. 424–435, 2018.</w:t>
      </w:r>
    </w:p>
    <w:p w14:paraId="74F7AB20"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w:t>
      </w:r>
      <w:r w:rsidRPr="00F95C19">
        <w:rPr>
          <w:rFonts w:ascii="Times New Roman" w:eastAsia="Times New Roman" w:hAnsi="Times New Roman" w:cs="Times New Roman"/>
          <w:noProof/>
          <w:sz w:val="28"/>
        </w:rPr>
        <w:tab/>
        <w:t xml:space="preserve">K. Friston, “A theory of cortical responses,” </w:t>
      </w:r>
      <w:r w:rsidRPr="00F95C19">
        <w:rPr>
          <w:rFonts w:ascii="Times New Roman" w:eastAsia="Times New Roman" w:hAnsi="Times New Roman" w:cs="Times New Roman"/>
          <w:i/>
          <w:iCs/>
          <w:noProof/>
          <w:sz w:val="28"/>
        </w:rPr>
        <w:t>Philos. Trans. R. Soc. B Biol. Sci.</w:t>
      </w:r>
      <w:r w:rsidRPr="00F95C19">
        <w:rPr>
          <w:rFonts w:ascii="Times New Roman" w:eastAsia="Times New Roman" w:hAnsi="Times New Roman" w:cs="Times New Roman"/>
          <w:noProof/>
          <w:sz w:val="28"/>
        </w:rPr>
        <w:t>, vol. 360, no. 1456, pp. 815–836, 2005.</w:t>
      </w:r>
    </w:p>
    <w:p w14:paraId="5C6CEE0C"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w:t>
      </w:r>
      <w:r w:rsidRPr="00F95C19">
        <w:rPr>
          <w:rFonts w:ascii="Times New Roman" w:eastAsia="Times New Roman" w:hAnsi="Times New Roman" w:cs="Times New Roman"/>
          <w:noProof/>
          <w:sz w:val="28"/>
        </w:rPr>
        <w:tab/>
        <w:t xml:space="preserve">R. P. N. Rao and D. H. Ballard, “Predictive coding in the visual cortex: A functional interpretation of some extra-classical receptive-field effects,”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2, no. 1, pp. 79–87, 1999.</w:t>
      </w:r>
    </w:p>
    <w:p w14:paraId="59F53346"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4]</w:t>
      </w:r>
      <w:r w:rsidRPr="00F95C19">
        <w:rPr>
          <w:rFonts w:ascii="Times New Roman" w:eastAsia="Times New Roman" w:hAnsi="Times New Roman" w:cs="Times New Roman"/>
          <w:noProof/>
          <w:sz w:val="28"/>
        </w:rPr>
        <w:tab/>
        <w:t xml:space="preserve">C. G. Richter, W. H. Thompson, C. A. Bosman, and P. Fries, “Top-down beta enhances bottom-up gamma,”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7, no. 28, pp. 6698–6711, 2017.</w:t>
      </w:r>
    </w:p>
    <w:p w14:paraId="2EBCFA5E"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5]</w:t>
      </w:r>
      <w:r w:rsidRPr="00F95C19">
        <w:rPr>
          <w:rFonts w:ascii="Times New Roman" w:eastAsia="Times New Roman" w:hAnsi="Times New Roman" w:cs="Times New Roman"/>
          <w:noProof/>
          <w:sz w:val="28"/>
        </w:rPr>
        <w:tab/>
        <w:t xml:space="preserve">G. Stefanics, G. Stefanics, J. Kremláček, and I. Czigler, “Visual mismatch negativity: A predictive coding view,” </w:t>
      </w:r>
      <w:r w:rsidRPr="00F95C19">
        <w:rPr>
          <w:rFonts w:ascii="Times New Roman" w:eastAsia="Times New Roman" w:hAnsi="Times New Roman" w:cs="Times New Roman"/>
          <w:i/>
          <w:iCs/>
          <w:noProof/>
          <w:sz w:val="28"/>
        </w:rPr>
        <w:t>Front. Hum. Neurosci.</w:t>
      </w:r>
      <w:r w:rsidRPr="00F95C19">
        <w:rPr>
          <w:rFonts w:ascii="Times New Roman" w:eastAsia="Times New Roman" w:hAnsi="Times New Roman" w:cs="Times New Roman"/>
          <w:noProof/>
          <w:sz w:val="28"/>
        </w:rPr>
        <w:t>, vol. 8, no. September, pp. 1–19, 2014.</w:t>
      </w:r>
    </w:p>
    <w:p w14:paraId="22DDBE3E"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6]</w:t>
      </w:r>
      <w:r w:rsidRPr="00F95C19">
        <w:rPr>
          <w:rFonts w:ascii="Times New Roman" w:eastAsia="Times New Roman" w:hAnsi="Times New Roman" w:cs="Times New Roman"/>
          <w:noProof/>
          <w:sz w:val="28"/>
        </w:rPr>
        <w:tab/>
        <w:t xml:space="preserve">L. H. Arnal and A. L. Giraud, “Cortical oscillations and sensory prediction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6, no. 7, pp. 390–398, 2012.</w:t>
      </w:r>
    </w:p>
    <w:p w14:paraId="2FD81F0D"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7]</w:t>
      </w:r>
      <w:r w:rsidRPr="00F95C19">
        <w:rPr>
          <w:rFonts w:ascii="Times New Roman" w:eastAsia="Times New Roman" w:hAnsi="Times New Roman" w:cs="Times New Roman"/>
          <w:noProof/>
          <w:sz w:val="28"/>
        </w:rPr>
        <w:tab/>
        <w:t xml:space="preserve">M. Heilbron and M. Chait, “Great Expectations: Is there Evidence for Predictive Coding in Auditory Cortex?,” </w:t>
      </w:r>
      <w:r w:rsidRPr="00F95C19">
        <w:rPr>
          <w:rFonts w:ascii="Times New Roman" w:eastAsia="Times New Roman" w:hAnsi="Times New Roman" w:cs="Times New Roman"/>
          <w:i/>
          <w:iCs/>
          <w:noProof/>
          <w:sz w:val="28"/>
        </w:rPr>
        <w:t>Neuroscience</w:t>
      </w:r>
      <w:r w:rsidRPr="00F95C19">
        <w:rPr>
          <w:rFonts w:ascii="Times New Roman" w:eastAsia="Times New Roman" w:hAnsi="Times New Roman" w:cs="Times New Roman"/>
          <w:noProof/>
          <w:sz w:val="28"/>
        </w:rPr>
        <w:t>, vol. 389, pp. 54–73, 2018.</w:t>
      </w:r>
    </w:p>
    <w:p w14:paraId="112BF6FD"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8]</w:t>
      </w:r>
      <w:r w:rsidRPr="00F95C19">
        <w:rPr>
          <w:rFonts w:ascii="Times New Roman" w:eastAsia="Times New Roman" w:hAnsi="Times New Roman" w:cs="Times New Roman"/>
          <w:noProof/>
          <w:sz w:val="28"/>
        </w:rPr>
        <w:tab/>
        <w:t xml:space="preserve">M. Hakonen, P. J. C. May, I. P. Jääskeläinen, E. Jokinen, M. Sams, and H. Tiitinen, “Predictive processing increases intelligibility of acoustically distorted speech: Behavioral and neural correlates,” </w:t>
      </w:r>
      <w:r w:rsidRPr="00F95C19">
        <w:rPr>
          <w:rFonts w:ascii="Times New Roman" w:eastAsia="Times New Roman" w:hAnsi="Times New Roman" w:cs="Times New Roman"/>
          <w:i/>
          <w:iCs/>
          <w:noProof/>
          <w:sz w:val="28"/>
        </w:rPr>
        <w:t>Brain Behav.</w:t>
      </w:r>
      <w:r w:rsidRPr="00F95C19">
        <w:rPr>
          <w:rFonts w:ascii="Times New Roman" w:eastAsia="Times New Roman" w:hAnsi="Times New Roman" w:cs="Times New Roman"/>
          <w:noProof/>
          <w:sz w:val="28"/>
        </w:rPr>
        <w:t xml:space="preserve">, vol. 7, </w:t>
      </w:r>
      <w:r w:rsidRPr="00F95C19">
        <w:rPr>
          <w:rFonts w:ascii="Times New Roman" w:eastAsia="Times New Roman" w:hAnsi="Times New Roman" w:cs="Times New Roman"/>
          <w:noProof/>
          <w:sz w:val="28"/>
        </w:rPr>
        <w:lastRenderedPageBreak/>
        <w:t>no. 9, pp. 1–15, 2017.</w:t>
      </w:r>
    </w:p>
    <w:p w14:paraId="5EAF0367"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9]</w:t>
      </w:r>
      <w:r w:rsidRPr="00F95C19">
        <w:rPr>
          <w:rFonts w:ascii="Times New Roman" w:eastAsia="Times New Roman" w:hAnsi="Times New Roman" w:cs="Times New Roman"/>
          <w:noProof/>
          <w:sz w:val="28"/>
        </w:rPr>
        <w:tab/>
        <w:t xml:space="preserve">Gina R. Kuperberg and T. F. Jaeger, “What do we mean by prediction in language comprehension?,” </w:t>
      </w:r>
      <w:r w:rsidRPr="00F95C19">
        <w:rPr>
          <w:rFonts w:ascii="Times New Roman" w:eastAsia="Times New Roman" w:hAnsi="Times New Roman" w:cs="Times New Roman"/>
          <w:i/>
          <w:iCs/>
          <w:noProof/>
          <w:sz w:val="28"/>
        </w:rPr>
        <w:t>Physiol. Behav.</w:t>
      </w:r>
      <w:r w:rsidRPr="00F95C19">
        <w:rPr>
          <w:rFonts w:ascii="Times New Roman" w:eastAsia="Times New Roman" w:hAnsi="Times New Roman" w:cs="Times New Roman"/>
          <w:noProof/>
          <w:sz w:val="28"/>
        </w:rPr>
        <w:t>, vol. 176, no. 3, pp. 139–148, 2017.</w:t>
      </w:r>
    </w:p>
    <w:p w14:paraId="7B2268CC"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0]</w:t>
      </w:r>
      <w:r w:rsidRPr="00F95C19">
        <w:rPr>
          <w:rFonts w:ascii="Times New Roman" w:eastAsia="Times New Roman" w:hAnsi="Times New Roman" w:cs="Times New Roman"/>
          <w:noProof/>
          <w:sz w:val="28"/>
        </w:rPr>
        <w:tab/>
        <w:t xml:space="preserve">S. Koelsch, P. Vuust, and K. Friston, “Predictive Processes and the Peculiar Case of Music,”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23, no. 1, pp. 63–77, 2019.</w:t>
      </w:r>
    </w:p>
    <w:p w14:paraId="721B46E7"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1]</w:t>
      </w:r>
      <w:r w:rsidRPr="00F95C19">
        <w:rPr>
          <w:rFonts w:ascii="Times New Roman" w:eastAsia="Times New Roman" w:hAnsi="Times New Roman" w:cs="Times New Roman"/>
          <w:noProof/>
          <w:sz w:val="28"/>
        </w:rPr>
        <w:tab/>
        <w:t xml:space="preserve">P. Sinha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Autism as a disorder of prediction,” </w:t>
      </w:r>
      <w:r w:rsidRPr="00F95C19">
        <w:rPr>
          <w:rFonts w:ascii="Times New Roman" w:eastAsia="Times New Roman" w:hAnsi="Times New Roman" w:cs="Times New Roman"/>
          <w:i/>
          <w:iCs/>
          <w:noProof/>
          <w:sz w:val="28"/>
        </w:rPr>
        <w:t>Proc. Natl. Acad. Sci. U. S. A.</w:t>
      </w:r>
      <w:r w:rsidRPr="00F95C19">
        <w:rPr>
          <w:rFonts w:ascii="Times New Roman" w:eastAsia="Times New Roman" w:hAnsi="Times New Roman" w:cs="Times New Roman"/>
          <w:noProof/>
          <w:sz w:val="28"/>
        </w:rPr>
        <w:t>, vol. 111, no. 42, pp. 15220–15225, 2014.</w:t>
      </w:r>
    </w:p>
    <w:p w14:paraId="1B7C023B"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2]</w:t>
      </w:r>
      <w:r w:rsidRPr="00F95C19">
        <w:rPr>
          <w:rFonts w:ascii="Times New Roman" w:eastAsia="Times New Roman" w:hAnsi="Times New Roman" w:cs="Times New Roman"/>
          <w:noProof/>
          <w:sz w:val="28"/>
        </w:rPr>
        <w:tab/>
        <w:t xml:space="preserve">P. Sterzer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The Predictive Coding Account of Psychosis,” </w:t>
      </w:r>
      <w:r w:rsidRPr="00F95C19">
        <w:rPr>
          <w:rFonts w:ascii="Times New Roman" w:eastAsia="Times New Roman" w:hAnsi="Times New Roman" w:cs="Times New Roman"/>
          <w:i/>
          <w:iCs/>
          <w:noProof/>
          <w:sz w:val="28"/>
        </w:rPr>
        <w:t>Biol. Psychiatry</w:t>
      </w:r>
      <w:r w:rsidRPr="00F95C19">
        <w:rPr>
          <w:rFonts w:ascii="Times New Roman" w:eastAsia="Times New Roman" w:hAnsi="Times New Roman" w:cs="Times New Roman"/>
          <w:noProof/>
          <w:sz w:val="28"/>
        </w:rPr>
        <w:t>, vol. 84, no. 9, pp. 634–643, 2018.</w:t>
      </w:r>
    </w:p>
    <w:p w14:paraId="7F6E6413"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3]</w:t>
      </w:r>
      <w:r w:rsidRPr="00F95C19">
        <w:rPr>
          <w:rFonts w:ascii="Times New Roman" w:eastAsia="Times New Roman" w:hAnsi="Times New Roman" w:cs="Times New Roman"/>
          <w:noProof/>
          <w:sz w:val="28"/>
        </w:rPr>
        <w:tab/>
        <w:t xml:space="preserve">J. Costa-Faidella, T. Baldeweg, S. Grimm, and C. Escera, “Interactions between ‘what’ and ‘when’ in the auditory system: Temporal predictability enhances repetition suppression,”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1, no. 50, pp. 18590–18597, 2011.</w:t>
      </w:r>
    </w:p>
    <w:p w14:paraId="49023A84"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4]</w:t>
      </w:r>
      <w:r w:rsidRPr="00F95C19">
        <w:rPr>
          <w:rFonts w:ascii="Times New Roman" w:eastAsia="Times New Roman" w:hAnsi="Times New Roman" w:cs="Times New Roman"/>
          <w:noProof/>
          <w:sz w:val="28"/>
        </w:rPr>
        <w:tab/>
        <w:t xml:space="preserve">R. Auksztulewicz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Not all predictions are equal: ‘what’ and ‘when’ predictions modulate activity in auditory cortex through different mechanisms,” </w:t>
      </w:r>
      <w:r w:rsidRPr="00F95C19">
        <w:rPr>
          <w:rFonts w:ascii="Times New Roman" w:eastAsia="Times New Roman" w:hAnsi="Times New Roman" w:cs="Times New Roman"/>
          <w:i/>
          <w:iCs/>
          <w:noProof/>
          <w:sz w:val="28"/>
        </w:rPr>
        <w:t>J. Neurosci.</w:t>
      </w:r>
      <w:r w:rsidRPr="00F95C19">
        <w:rPr>
          <w:rFonts w:ascii="Times New Roman" w:eastAsia="Times New Roman" w:hAnsi="Times New Roman" w:cs="Times New Roman"/>
          <w:noProof/>
          <w:sz w:val="28"/>
        </w:rPr>
        <w:t>, vol. 38, no. 40, pp. 8680–8693, 2018.</w:t>
      </w:r>
    </w:p>
    <w:p w14:paraId="758BBF7A"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5]</w:t>
      </w:r>
      <w:r w:rsidRPr="00F95C19">
        <w:rPr>
          <w:rFonts w:ascii="Times New Roman" w:eastAsia="Times New Roman" w:hAnsi="Times New Roman" w:cs="Times New Roman"/>
          <w:noProof/>
          <w:sz w:val="28"/>
        </w:rPr>
        <w:tab/>
        <w:t>E. B. V All and W. James, “Bridging prediction and attention in current research on perception and action,” vol. 1626, pp. 1–13, 2015.</w:t>
      </w:r>
    </w:p>
    <w:p w14:paraId="0D3DB03F"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6]</w:t>
      </w:r>
      <w:r w:rsidRPr="00F95C19">
        <w:rPr>
          <w:rFonts w:ascii="Times New Roman" w:eastAsia="Times New Roman" w:hAnsi="Times New Roman" w:cs="Times New Roman"/>
          <w:noProof/>
          <w:sz w:val="28"/>
        </w:rPr>
        <w:tab/>
        <w:t>X. V. Wyart, N. E. Myers, and C. Summerfield, “Neural Mechanisms of Human Perceptual Choice Under Focused and Divided Attention,” vol. 35, no. 8, pp. 3485–3498, 2015.</w:t>
      </w:r>
    </w:p>
    <w:p w14:paraId="129F1D5B"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7]</w:t>
      </w:r>
      <w:r w:rsidRPr="00F95C19">
        <w:rPr>
          <w:rFonts w:ascii="Times New Roman" w:eastAsia="Times New Roman" w:hAnsi="Times New Roman" w:cs="Times New Roman"/>
          <w:noProof/>
          <w:sz w:val="28"/>
        </w:rPr>
        <w:tab/>
        <w:t>C. Summerfield and J. A. Mangels, “Dissociable Neural Mechanisms for Encoding Predictable and Unpredictable Events,” pp. 1120–1132, 2006.</w:t>
      </w:r>
    </w:p>
    <w:p w14:paraId="7D35F5EF"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8]</w:t>
      </w:r>
      <w:r w:rsidRPr="00F95C19">
        <w:rPr>
          <w:rFonts w:ascii="Times New Roman" w:eastAsia="Times New Roman" w:hAnsi="Times New Roman" w:cs="Times New Roman"/>
          <w:noProof/>
          <w:sz w:val="28"/>
        </w:rPr>
        <w:tab/>
        <w:t>J. Jiang, C. Summerfield, and T. Egner, “Attention Sharpens the Distinction between Expected and Unexpected Percepts in the Visual Brain,” vol. 33, no. 47, pp. 18438–18447, 2013.</w:t>
      </w:r>
    </w:p>
    <w:p w14:paraId="1A28D5C7"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19]</w:t>
      </w:r>
      <w:r w:rsidRPr="00F95C19">
        <w:rPr>
          <w:rFonts w:ascii="Times New Roman" w:eastAsia="Times New Roman" w:hAnsi="Times New Roman" w:cs="Times New Roman"/>
          <w:noProof/>
          <w:sz w:val="28"/>
        </w:rPr>
        <w:tab/>
        <w:t xml:space="preserve">K. Grill-Spector, R. Henson, and A. Martin, “Repetition and the brain: Neural models of stimulus-specific effects,” </w:t>
      </w:r>
      <w:r w:rsidRPr="00F95C19">
        <w:rPr>
          <w:rFonts w:ascii="Times New Roman" w:eastAsia="Times New Roman" w:hAnsi="Times New Roman" w:cs="Times New Roman"/>
          <w:i/>
          <w:iCs/>
          <w:noProof/>
          <w:sz w:val="28"/>
        </w:rPr>
        <w:t>Trends Cogn. Sci.</w:t>
      </w:r>
      <w:r w:rsidRPr="00F95C19">
        <w:rPr>
          <w:rFonts w:ascii="Times New Roman" w:eastAsia="Times New Roman" w:hAnsi="Times New Roman" w:cs="Times New Roman"/>
          <w:noProof/>
          <w:sz w:val="28"/>
        </w:rPr>
        <w:t>, vol. 10, no. 1, pp. 14–23, 2006.</w:t>
      </w:r>
    </w:p>
    <w:p w14:paraId="2B9DE1D3"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0]</w:t>
      </w:r>
      <w:r w:rsidRPr="00F95C19">
        <w:rPr>
          <w:rFonts w:ascii="Times New Roman" w:eastAsia="Times New Roman" w:hAnsi="Times New Roman" w:cs="Times New Roman"/>
          <w:noProof/>
          <w:sz w:val="28"/>
        </w:rPr>
        <w:tab/>
        <w:t xml:space="preserve">J. R. King, N. Pescetelli, and S. Dehaene, “Brain Mechanisms Underlying the Brief Maintenance of Seen and Unseen Sensory Information,” </w:t>
      </w:r>
      <w:r w:rsidRPr="00F95C19">
        <w:rPr>
          <w:rFonts w:ascii="Times New Roman" w:eastAsia="Times New Roman" w:hAnsi="Times New Roman" w:cs="Times New Roman"/>
          <w:i/>
          <w:iCs/>
          <w:noProof/>
          <w:sz w:val="28"/>
        </w:rPr>
        <w:t>Neuron</w:t>
      </w:r>
      <w:r w:rsidRPr="00F95C19">
        <w:rPr>
          <w:rFonts w:ascii="Times New Roman" w:eastAsia="Times New Roman" w:hAnsi="Times New Roman" w:cs="Times New Roman"/>
          <w:noProof/>
          <w:sz w:val="28"/>
        </w:rPr>
        <w:t>, vol. 92, no. 5, pp. 1122–1134, 2016.</w:t>
      </w:r>
    </w:p>
    <w:p w14:paraId="62ED2DC6"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1]</w:t>
      </w:r>
      <w:r w:rsidRPr="00F95C19">
        <w:rPr>
          <w:rFonts w:ascii="Times New Roman" w:eastAsia="Times New Roman" w:hAnsi="Times New Roman" w:cs="Times New Roman"/>
          <w:noProof/>
          <w:sz w:val="28"/>
        </w:rPr>
        <w:tab/>
        <w:t xml:space="preserve">D. Pantazis, M. Fang, S. Qin, Y. Mohsenzadeh, Q. Li, and R. M. Cichy, “Decoding the orientation of contrast edges from MEG evoked and induced respons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80, no. July, pp. 267–279, 2018.</w:t>
      </w:r>
    </w:p>
    <w:p w14:paraId="4001E1C4"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2]</w:t>
      </w:r>
      <w:r w:rsidRPr="00F95C19">
        <w:rPr>
          <w:rFonts w:ascii="Times New Roman" w:eastAsia="Times New Roman" w:hAnsi="Times New Roman" w:cs="Times New Roman"/>
          <w:noProof/>
          <w:sz w:val="28"/>
        </w:rPr>
        <w:tab/>
        <w:t xml:space="preserve">R. M. Cichy, D. Pantazis, and A. Oliva, “Resolving human object recognition in space and time,” </w:t>
      </w:r>
      <w:r w:rsidRPr="00F95C19">
        <w:rPr>
          <w:rFonts w:ascii="Times New Roman" w:eastAsia="Times New Roman" w:hAnsi="Times New Roman" w:cs="Times New Roman"/>
          <w:i/>
          <w:iCs/>
          <w:noProof/>
          <w:sz w:val="28"/>
        </w:rPr>
        <w:t>Nat. Neurosci.</w:t>
      </w:r>
      <w:r w:rsidRPr="00F95C19">
        <w:rPr>
          <w:rFonts w:ascii="Times New Roman" w:eastAsia="Times New Roman" w:hAnsi="Times New Roman" w:cs="Times New Roman"/>
          <w:noProof/>
          <w:sz w:val="28"/>
        </w:rPr>
        <w:t>, vol. 17, no. 3, pp. 455–462, 2014.</w:t>
      </w:r>
    </w:p>
    <w:p w14:paraId="233EF811"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3]</w:t>
      </w:r>
      <w:r w:rsidRPr="00F95C19">
        <w:rPr>
          <w:rFonts w:ascii="Times New Roman" w:eastAsia="Times New Roman" w:hAnsi="Times New Roman" w:cs="Times New Roman"/>
          <w:noProof/>
          <w:sz w:val="28"/>
        </w:rPr>
        <w:tab/>
        <w:t xml:space="preserve">S. Taulu and J. Simola, “Spatiotemporal signal space separation method for rejecting nearby interference in MEG measurements,” </w:t>
      </w:r>
      <w:r w:rsidRPr="00F95C19">
        <w:rPr>
          <w:rFonts w:ascii="Times New Roman" w:eastAsia="Times New Roman" w:hAnsi="Times New Roman" w:cs="Times New Roman"/>
          <w:i/>
          <w:iCs/>
          <w:noProof/>
          <w:sz w:val="28"/>
        </w:rPr>
        <w:t>Phys. Med. Biol.</w:t>
      </w:r>
      <w:r w:rsidRPr="00F95C19">
        <w:rPr>
          <w:rFonts w:ascii="Times New Roman" w:eastAsia="Times New Roman" w:hAnsi="Times New Roman" w:cs="Times New Roman"/>
          <w:noProof/>
          <w:sz w:val="28"/>
        </w:rPr>
        <w:t>, vol. 51, no. 7, pp. 1759–1768, 2006.</w:t>
      </w:r>
    </w:p>
    <w:p w14:paraId="41BF722D"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lastRenderedPageBreak/>
        <w:t>[24]</w:t>
      </w:r>
      <w:r w:rsidRPr="00F95C19">
        <w:rPr>
          <w:rFonts w:ascii="Times New Roman" w:eastAsia="Times New Roman" w:hAnsi="Times New Roman" w:cs="Times New Roman"/>
          <w:noProof/>
          <w:sz w:val="28"/>
        </w:rPr>
        <w:tab/>
        <w:t xml:space="preserve">R. Oostenveld, P. Fries, E. Maris, and J. M. Schoffelen, “FieldTrip: Open source software for advanced analysis of MEG, EEG, and invasive electrophysiological data,” </w:t>
      </w:r>
      <w:r w:rsidRPr="00F95C19">
        <w:rPr>
          <w:rFonts w:ascii="Times New Roman" w:eastAsia="Times New Roman" w:hAnsi="Times New Roman" w:cs="Times New Roman"/>
          <w:i/>
          <w:iCs/>
          <w:noProof/>
          <w:sz w:val="28"/>
        </w:rPr>
        <w:t>Comput. Intell. Neurosci.</w:t>
      </w:r>
      <w:r w:rsidRPr="00F95C19">
        <w:rPr>
          <w:rFonts w:ascii="Times New Roman" w:eastAsia="Times New Roman" w:hAnsi="Times New Roman" w:cs="Times New Roman"/>
          <w:noProof/>
          <w:sz w:val="28"/>
        </w:rPr>
        <w:t>, vol. 2011, 2011.</w:t>
      </w:r>
    </w:p>
    <w:p w14:paraId="688C058E"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5]</w:t>
      </w:r>
      <w:r w:rsidRPr="00F95C19">
        <w:rPr>
          <w:rFonts w:ascii="Times New Roman" w:eastAsia="Times New Roman" w:hAnsi="Times New Roman" w:cs="Times New Roman"/>
          <w:noProof/>
          <w:sz w:val="28"/>
        </w:rPr>
        <w:tab/>
        <w:t xml:space="preserve">I. F. Monsalve, M. Bourguignon, and N. Molinaro, “Theta oscillations mediate pre-activation of highly expected word initial phonemes,” </w:t>
      </w:r>
      <w:r w:rsidRPr="00F95C19">
        <w:rPr>
          <w:rFonts w:ascii="Times New Roman" w:eastAsia="Times New Roman" w:hAnsi="Times New Roman" w:cs="Times New Roman"/>
          <w:i/>
          <w:iCs/>
          <w:noProof/>
          <w:sz w:val="28"/>
        </w:rPr>
        <w:t>Sci. Rep.</w:t>
      </w:r>
      <w:r w:rsidRPr="00F95C19">
        <w:rPr>
          <w:rFonts w:ascii="Times New Roman" w:eastAsia="Times New Roman" w:hAnsi="Times New Roman" w:cs="Times New Roman"/>
          <w:noProof/>
          <w:sz w:val="28"/>
        </w:rPr>
        <w:t>, vol. 8, no. 1, pp. 1–14, 2018.</w:t>
      </w:r>
    </w:p>
    <w:p w14:paraId="5EBE174A"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6]</w:t>
      </w:r>
      <w:r w:rsidRPr="00F95C19">
        <w:rPr>
          <w:rFonts w:ascii="Times New Roman" w:eastAsia="Times New Roman" w:hAnsi="Times New Roman" w:cs="Times New Roman"/>
          <w:noProof/>
          <w:sz w:val="28"/>
        </w:rPr>
        <w:tab/>
        <w:t xml:space="preserve">B. D. Van Veen, W. Van Drongelen, M. Yuchtman, and A. Suzuki, “Localization of brain electrical activity via linearly constrained minimum variance spatial filtering. IEEE Transactions on,” </w:t>
      </w:r>
      <w:r w:rsidRPr="00F95C19">
        <w:rPr>
          <w:rFonts w:ascii="Times New Roman" w:eastAsia="Times New Roman" w:hAnsi="Times New Roman" w:cs="Times New Roman"/>
          <w:i/>
          <w:iCs/>
          <w:noProof/>
          <w:sz w:val="28"/>
        </w:rPr>
        <w:t>Biomed. Eng. (NY).</w:t>
      </w:r>
      <w:r w:rsidRPr="00F95C19">
        <w:rPr>
          <w:rFonts w:ascii="Times New Roman" w:eastAsia="Times New Roman" w:hAnsi="Times New Roman" w:cs="Times New Roman"/>
          <w:noProof/>
          <w:sz w:val="28"/>
        </w:rPr>
        <w:t>, vol. 44, no. 9, pp. 867–880, 1997.</w:t>
      </w:r>
    </w:p>
    <w:p w14:paraId="3D9051A4"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7]</w:t>
      </w:r>
      <w:r w:rsidRPr="00F95C19">
        <w:rPr>
          <w:rFonts w:ascii="Times New Roman" w:eastAsia="Times New Roman" w:hAnsi="Times New Roman" w:cs="Times New Roman"/>
          <w:noProof/>
          <w:sz w:val="28"/>
        </w:rPr>
        <w:tab/>
        <w:t xml:space="preserve">A. Dale and M. Sereno, “Improved localization of cortical surface reconstruciton: A linear approach.,” </w:t>
      </w:r>
      <w:r w:rsidRPr="00F95C19">
        <w:rPr>
          <w:rFonts w:ascii="Times New Roman" w:eastAsia="Times New Roman" w:hAnsi="Times New Roman" w:cs="Times New Roman"/>
          <w:i/>
          <w:iCs/>
          <w:noProof/>
          <w:sz w:val="28"/>
        </w:rPr>
        <w:t>J. Cogn. Neurosci.</w:t>
      </w:r>
      <w:r w:rsidRPr="00F95C19">
        <w:rPr>
          <w:rFonts w:ascii="Times New Roman" w:eastAsia="Times New Roman" w:hAnsi="Times New Roman" w:cs="Times New Roman"/>
          <w:noProof/>
          <w:sz w:val="28"/>
        </w:rPr>
        <w:t>, vol. 5, pp. 162–176, 1993.</w:t>
      </w:r>
    </w:p>
    <w:p w14:paraId="6498DFA9"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8]</w:t>
      </w:r>
      <w:r w:rsidRPr="00F95C19">
        <w:rPr>
          <w:rFonts w:ascii="Times New Roman" w:eastAsia="Times New Roman" w:hAnsi="Times New Roman" w:cs="Times New Roman"/>
          <w:noProof/>
          <w:sz w:val="28"/>
        </w:rPr>
        <w:tab/>
        <w:t xml:space="preserve">A. Gramfort </w:t>
      </w:r>
      <w:r w:rsidRPr="00F95C19">
        <w:rPr>
          <w:rFonts w:ascii="Times New Roman" w:eastAsia="Times New Roman" w:hAnsi="Times New Roman" w:cs="Times New Roman"/>
          <w:i/>
          <w:iCs/>
          <w:noProof/>
          <w:sz w:val="28"/>
        </w:rPr>
        <w:t>et al.</w:t>
      </w:r>
      <w:r w:rsidRPr="00F95C19">
        <w:rPr>
          <w:rFonts w:ascii="Times New Roman" w:eastAsia="Times New Roman" w:hAnsi="Times New Roman" w:cs="Times New Roman"/>
          <w:noProof/>
          <w:sz w:val="28"/>
        </w:rPr>
        <w:t xml:space="preserve">, “MNE software for processing MEG and EEG data,”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86, pp. 446–460, 2014.</w:t>
      </w:r>
    </w:p>
    <w:p w14:paraId="57C9437D"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29]</w:t>
      </w:r>
      <w:r w:rsidRPr="00F95C19">
        <w:rPr>
          <w:rFonts w:ascii="Times New Roman" w:eastAsia="Times New Roman" w:hAnsi="Times New Roman" w:cs="Times New Roman"/>
          <w:noProof/>
          <w:sz w:val="28"/>
        </w:rPr>
        <w:tab/>
        <w:t xml:space="preserve">K. J. Friston, A. P. Holmes, K. J. Worsley, J. </w:t>
      </w:r>
      <w:r w:rsidRPr="00F95C19">
        <w:rPr>
          <w:noProof/>
          <w:sz w:val="28"/>
        </w:rPr>
        <w:t>‐</w:t>
      </w:r>
      <w:r w:rsidRPr="00F95C19">
        <w:rPr>
          <w:rFonts w:ascii="Times New Roman" w:eastAsia="Times New Roman" w:hAnsi="Times New Roman" w:cs="Times New Roman"/>
          <w:noProof/>
          <w:sz w:val="28"/>
        </w:rPr>
        <w:t xml:space="preserve">P Poline, C. D. Frith, and R. S. J. Frackowiak, “Statistical parametric maps in functional imaging: A general linear approach,” </w:t>
      </w:r>
      <w:r w:rsidRPr="00F95C19">
        <w:rPr>
          <w:rFonts w:ascii="Times New Roman" w:eastAsia="Times New Roman" w:hAnsi="Times New Roman" w:cs="Times New Roman"/>
          <w:i/>
          <w:iCs/>
          <w:noProof/>
          <w:sz w:val="28"/>
        </w:rPr>
        <w:t>Hum. Brain Mapp.</w:t>
      </w:r>
      <w:r w:rsidRPr="00F95C19">
        <w:rPr>
          <w:rFonts w:ascii="Times New Roman" w:eastAsia="Times New Roman" w:hAnsi="Times New Roman" w:cs="Times New Roman"/>
          <w:noProof/>
          <w:sz w:val="28"/>
        </w:rPr>
        <w:t>, vol. 2, no. 4, pp. 189–210, 1994.</w:t>
      </w:r>
    </w:p>
    <w:p w14:paraId="5F2EFE3B"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0]</w:t>
      </w:r>
      <w:r w:rsidRPr="00F95C19">
        <w:rPr>
          <w:rFonts w:ascii="Times New Roman" w:eastAsia="Times New Roman" w:hAnsi="Times New Roman" w:cs="Times New Roman"/>
          <w:noProof/>
          <w:sz w:val="28"/>
        </w:rPr>
        <w:tab/>
        <w:t xml:space="preserve">R. E. Fan, K. W. Chang, C. J. Hsieh, X. R. Wang, and C. J. Lin, “LIBLINEAR: A library for large linear classification,” </w:t>
      </w:r>
      <w:r w:rsidRPr="00F95C19">
        <w:rPr>
          <w:rFonts w:ascii="Times New Roman" w:eastAsia="Times New Roman" w:hAnsi="Times New Roman" w:cs="Times New Roman"/>
          <w:i/>
          <w:iCs/>
          <w:noProof/>
          <w:sz w:val="28"/>
        </w:rPr>
        <w:t>J. Mach. Learn. Res.</w:t>
      </w:r>
      <w:r w:rsidRPr="00F95C19">
        <w:rPr>
          <w:rFonts w:ascii="Times New Roman" w:eastAsia="Times New Roman" w:hAnsi="Times New Roman" w:cs="Times New Roman"/>
          <w:noProof/>
          <w:sz w:val="28"/>
        </w:rPr>
        <w:t>, vol. 9, no. 2008, pp. 1871–1874, 2008.</w:t>
      </w:r>
    </w:p>
    <w:p w14:paraId="28DC05E3" w14:textId="77777777" w:rsidR="00F95C19" w:rsidRPr="00F95C19" w:rsidRDefault="00F95C19" w:rsidP="00F95C19">
      <w:pPr>
        <w:widowControl w:val="0"/>
        <w:autoSpaceDE w:val="0"/>
        <w:autoSpaceDN w:val="0"/>
        <w:adjustRightInd w:val="0"/>
        <w:ind w:left="640" w:hanging="640"/>
        <w:rPr>
          <w:rFonts w:ascii="Times New Roman" w:eastAsia="Times New Roman" w:hAnsi="Times New Roman" w:cs="Times New Roman"/>
          <w:noProof/>
          <w:sz w:val="28"/>
        </w:rPr>
      </w:pPr>
      <w:r w:rsidRPr="00F95C19">
        <w:rPr>
          <w:rFonts w:ascii="Times New Roman" w:eastAsia="Times New Roman" w:hAnsi="Times New Roman" w:cs="Times New Roman"/>
          <w:noProof/>
          <w:sz w:val="28"/>
        </w:rPr>
        <w:t>[31]</w:t>
      </w:r>
      <w:r w:rsidRPr="00F95C19">
        <w:rPr>
          <w:rFonts w:ascii="Times New Roman" w:eastAsia="Times New Roman" w:hAnsi="Times New Roman" w:cs="Times New Roman"/>
          <w:noProof/>
          <w:sz w:val="28"/>
        </w:rPr>
        <w:tab/>
        <w:t>D. C. Dima and K. D. Singh, “Dynamic representations of faces in the human ventral visual stream link visual features to behaviour,” 2018.</w:t>
      </w:r>
    </w:p>
    <w:p w14:paraId="1BDA90E3" w14:textId="77777777" w:rsidR="00F95C19" w:rsidRPr="00F95C19" w:rsidRDefault="00F95C19" w:rsidP="00F95C19">
      <w:pPr>
        <w:widowControl w:val="0"/>
        <w:autoSpaceDE w:val="0"/>
        <w:autoSpaceDN w:val="0"/>
        <w:adjustRightInd w:val="0"/>
        <w:ind w:left="640" w:hanging="640"/>
        <w:rPr>
          <w:rFonts w:ascii="Times New Roman" w:hAnsi="Times New Roman" w:cs="Times New Roman"/>
          <w:noProof/>
          <w:sz w:val="28"/>
        </w:rPr>
      </w:pPr>
      <w:r w:rsidRPr="00F95C19">
        <w:rPr>
          <w:rFonts w:ascii="Times New Roman" w:eastAsia="Times New Roman" w:hAnsi="Times New Roman" w:cs="Times New Roman"/>
          <w:noProof/>
          <w:sz w:val="28"/>
        </w:rPr>
        <w:t>[32]</w:t>
      </w:r>
      <w:r w:rsidRPr="00F95C19">
        <w:rPr>
          <w:rFonts w:ascii="Times New Roman" w:eastAsia="Times New Roman" w:hAnsi="Times New Roman" w:cs="Times New Roman"/>
          <w:noProof/>
          <w:sz w:val="28"/>
        </w:rPr>
        <w:tab/>
        <w:t xml:space="preserve">M. Guggenmos, P. Sterzer, and R. M. Cichy, “Multivariate pattern analysis for MEG: A comparison of dissimilarity measures,” </w:t>
      </w:r>
      <w:r w:rsidRPr="00F95C19">
        <w:rPr>
          <w:rFonts w:ascii="Times New Roman" w:eastAsia="Times New Roman" w:hAnsi="Times New Roman" w:cs="Times New Roman"/>
          <w:i/>
          <w:iCs/>
          <w:noProof/>
          <w:sz w:val="28"/>
        </w:rPr>
        <w:t>Neuroimage</w:t>
      </w:r>
      <w:r w:rsidRPr="00F95C19">
        <w:rPr>
          <w:rFonts w:ascii="Times New Roman" w:eastAsia="Times New Roman" w:hAnsi="Times New Roman" w:cs="Times New Roman"/>
          <w:noProof/>
          <w:sz w:val="28"/>
        </w:rPr>
        <w:t>, vol. 173, no. February, pp. 434–447, 2018.</w:t>
      </w:r>
    </w:p>
    <w:p w14:paraId="71D1B0FC" w14:textId="2D3DC614" w:rsidR="00B109E7" w:rsidRPr="004554F6" w:rsidRDefault="004D029C" w:rsidP="00F95C19">
      <w:pPr>
        <w:widowControl w:val="0"/>
        <w:autoSpaceDE w:val="0"/>
        <w:autoSpaceDN w:val="0"/>
        <w:adjustRightInd w:val="0"/>
        <w:ind w:left="640" w:hanging="640"/>
        <w:rPr>
          <w:rFonts w:ascii="Times New Roman" w:eastAsia="Times New Roman" w:hAnsi="Times New Roman" w:cs="Times New Roman"/>
          <w:sz w:val="28"/>
          <w:szCs w:val="28"/>
        </w:rPr>
      </w:pPr>
      <w:r>
        <w:rPr>
          <w:rFonts w:ascii="Times New Roman" w:eastAsia="Times New Roman" w:hAnsi="Times New Roman" w:cs="Times New Roman"/>
          <w:sz w:val="28"/>
          <w:szCs w:val="28"/>
        </w:rPr>
        <w:fldChar w:fldCharType="end"/>
      </w:r>
    </w:p>
    <w:p w14:paraId="147FA165" w14:textId="77777777" w:rsidR="00B109E7" w:rsidRPr="004554F6" w:rsidRDefault="00B109E7">
      <w:pPr>
        <w:jc w:val="both"/>
        <w:rPr>
          <w:sz w:val="28"/>
          <w:szCs w:val="28"/>
        </w:rPr>
      </w:pPr>
    </w:p>
    <w:p w14:paraId="7F5F5E41" w14:textId="77777777" w:rsidR="00B109E7" w:rsidRPr="004554F6" w:rsidRDefault="00B109E7">
      <w:pPr>
        <w:jc w:val="both"/>
        <w:rPr>
          <w:sz w:val="28"/>
          <w:szCs w:val="28"/>
        </w:rPr>
      </w:pPr>
    </w:p>
    <w:p w14:paraId="08AFD728" w14:textId="77777777" w:rsidR="00B109E7" w:rsidRPr="004554F6" w:rsidRDefault="00B109E7">
      <w:pPr>
        <w:jc w:val="both"/>
        <w:rPr>
          <w:sz w:val="28"/>
          <w:szCs w:val="28"/>
        </w:rPr>
      </w:pPr>
    </w:p>
    <w:sectPr w:rsidR="00B109E7" w:rsidRPr="004554F6">
      <w:pgSz w:w="11900" w:h="16840"/>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Liberation Serif">
    <w:altName w:val="Times New Roman"/>
    <w:charset w:val="00"/>
    <w:family w:val="auto"/>
    <w:pitch w:val="default"/>
  </w:font>
  <w:font w:name="Arial Unicode MS">
    <w:panose1 w:val="020B0604020202020204"/>
    <w:charset w:val="00"/>
    <w:family w:val="auto"/>
    <w:pitch w:val="variable"/>
    <w:sig w:usb0="F7FFAFFF" w:usb1="E9DFFFFF" w:usb2="0000003F" w:usb3="00000000" w:csb0="003F01FF" w:csb1="00000000"/>
  </w:font>
  <w:font w:name="Georgia">
    <w:panose1 w:val="02040502050405020303"/>
    <w:charset w:val="00"/>
    <w:family w:val="auto"/>
    <w:pitch w:val="variable"/>
    <w:sig w:usb0="00000287" w:usb1="00000000" w:usb2="00000000" w:usb3="00000000" w:csb0="000000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CE03F0"/>
    <w:multiLevelType w:val="hybridMultilevel"/>
    <w:tmpl w:val="2CC4D5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09E7"/>
    <w:rsid w:val="00031551"/>
    <w:rsid w:val="000834D8"/>
    <w:rsid w:val="000A4F0F"/>
    <w:rsid w:val="000C16D9"/>
    <w:rsid w:val="000E3114"/>
    <w:rsid w:val="00183E0E"/>
    <w:rsid w:val="00193090"/>
    <w:rsid w:val="001F20B0"/>
    <w:rsid w:val="001F706C"/>
    <w:rsid w:val="002F4C0B"/>
    <w:rsid w:val="003563BF"/>
    <w:rsid w:val="00401EBC"/>
    <w:rsid w:val="00426C4D"/>
    <w:rsid w:val="00432C49"/>
    <w:rsid w:val="00447CCC"/>
    <w:rsid w:val="0045223F"/>
    <w:rsid w:val="004554F6"/>
    <w:rsid w:val="00477D70"/>
    <w:rsid w:val="0049377F"/>
    <w:rsid w:val="004B734B"/>
    <w:rsid w:val="004C53A4"/>
    <w:rsid w:val="004D029C"/>
    <w:rsid w:val="004F50C9"/>
    <w:rsid w:val="00512CB4"/>
    <w:rsid w:val="00553630"/>
    <w:rsid w:val="00553EBD"/>
    <w:rsid w:val="00562A4E"/>
    <w:rsid w:val="00577608"/>
    <w:rsid w:val="00594582"/>
    <w:rsid w:val="00596370"/>
    <w:rsid w:val="005F4C66"/>
    <w:rsid w:val="007560FD"/>
    <w:rsid w:val="00791F2F"/>
    <w:rsid w:val="007C13A1"/>
    <w:rsid w:val="00834AF7"/>
    <w:rsid w:val="008405B3"/>
    <w:rsid w:val="00857E14"/>
    <w:rsid w:val="008B5753"/>
    <w:rsid w:val="009118A7"/>
    <w:rsid w:val="009200B0"/>
    <w:rsid w:val="009A6333"/>
    <w:rsid w:val="009D4B61"/>
    <w:rsid w:val="00A1721C"/>
    <w:rsid w:val="00A67FC9"/>
    <w:rsid w:val="00A81D11"/>
    <w:rsid w:val="00A976B6"/>
    <w:rsid w:val="00AA4238"/>
    <w:rsid w:val="00AA56D0"/>
    <w:rsid w:val="00AB5CFD"/>
    <w:rsid w:val="00B109E7"/>
    <w:rsid w:val="00B85303"/>
    <w:rsid w:val="00B85A04"/>
    <w:rsid w:val="00B869D6"/>
    <w:rsid w:val="00B910E8"/>
    <w:rsid w:val="00BA0E56"/>
    <w:rsid w:val="00BA5FFA"/>
    <w:rsid w:val="00BE4918"/>
    <w:rsid w:val="00BF25DA"/>
    <w:rsid w:val="00C4578B"/>
    <w:rsid w:val="00C63FD8"/>
    <w:rsid w:val="00C64993"/>
    <w:rsid w:val="00C97FAC"/>
    <w:rsid w:val="00D50309"/>
    <w:rsid w:val="00D83409"/>
    <w:rsid w:val="00E14443"/>
    <w:rsid w:val="00E170B7"/>
    <w:rsid w:val="00E33CB6"/>
    <w:rsid w:val="00E86437"/>
    <w:rsid w:val="00EE72D2"/>
    <w:rsid w:val="00EF6625"/>
    <w:rsid w:val="00F27FDB"/>
    <w:rsid w:val="00F40102"/>
    <w:rsid w:val="00F95C19"/>
    <w:rsid w:val="00F97708"/>
    <w:rsid w:val="00FE13FE"/>
    <w:rsid w:val="00FE65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A1D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styleId="Hyperlink">
    <w:name w:val="Hyperlink"/>
    <w:basedOn w:val="DefaultParagraphFont"/>
    <w:uiPriority w:val="99"/>
    <w:semiHidden/>
    <w:unhideWhenUsed/>
    <w:rsid w:val="00F6757D"/>
    <w:rPr>
      <w:color w:val="0000FF"/>
      <w:u w:val="single"/>
    </w:rPr>
  </w:style>
  <w:style w:type="paragraph" w:customStyle="1" w:styleId="TableContents">
    <w:name w:val="Table Contents"/>
    <w:basedOn w:val="Normal"/>
    <w:qFormat/>
    <w:rsid w:val="001F6660"/>
    <w:pPr>
      <w:suppressLineNumbers/>
    </w:pPr>
    <w:rPr>
      <w:rFonts w:ascii="Liberation Serif" w:eastAsia="Arial Unicode MS" w:hAnsi="Liberation Serif" w:cs="Arial Unicode MS"/>
      <w:color w:val="00000A"/>
      <w:kern w:val="2"/>
      <w:lang w:val="en-IN" w:eastAsia="zh-CN" w:bidi="hi-IN"/>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55" w:type="dxa"/>
        <w:left w:w="33" w:type="dxa"/>
        <w:bottom w:w="55" w:type="dxa"/>
        <w:right w:w="55"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ListParagraph">
    <w:name w:val="List Paragraph"/>
    <w:basedOn w:val="Normal"/>
    <w:uiPriority w:val="34"/>
    <w:qFormat/>
    <w:rsid w:val="00F40102"/>
    <w:pPr>
      <w:ind w:left="720"/>
      <w:contextualSpacing/>
    </w:pPr>
  </w:style>
  <w:style w:type="table" w:styleId="TableGrid">
    <w:name w:val="Table Grid"/>
    <w:basedOn w:val="TableNormal"/>
    <w:uiPriority w:val="39"/>
    <w:rsid w:val="00857E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744596">
      <w:bodyDiv w:val="1"/>
      <w:marLeft w:val="0"/>
      <w:marRight w:val="0"/>
      <w:marTop w:val="0"/>
      <w:marBottom w:val="0"/>
      <w:divBdr>
        <w:top w:val="none" w:sz="0" w:space="0" w:color="auto"/>
        <w:left w:val="none" w:sz="0" w:space="0" w:color="auto"/>
        <w:bottom w:val="none" w:sz="0" w:space="0" w:color="auto"/>
        <w:right w:val="none" w:sz="0" w:space="0" w:color="auto"/>
      </w:divBdr>
    </w:div>
    <w:div w:id="1468813108">
      <w:bodyDiv w:val="1"/>
      <w:marLeft w:val="0"/>
      <w:marRight w:val="0"/>
      <w:marTop w:val="0"/>
      <w:marBottom w:val="0"/>
      <w:divBdr>
        <w:top w:val="none" w:sz="0" w:space="0" w:color="auto"/>
        <w:left w:val="none" w:sz="0" w:space="0" w:color="auto"/>
        <w:bottom w:val="none" w:sz="0" w:space="0" w:color="auto"/>
        <w:right w:val="none" w:sz="0" w:space="0" w:color="auto"/>
      </w:divBdr>
    </w:div>
    <w:div w:id="1979800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5EIUNS/si8uWH8EYexZHfi1b9g==">AMUW2mXK0jL34P8Ky1/PUOYS8xKvQhxIWaDPDY4PGqFrc9fImntZSkiRzLKY6C68iLx9JpsuRGhE1W7+keA4tU013OYaDBiiKNiEjsHtUgar/tkDqiILVFGZ1u+3Dbdqp6KNf2Rj/Dp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EE4B9A-53E9-4848-A518-6A4D0CAD6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Pages>
  <Words>14078</Words>
  <Characters>80246</Characters>
  <Application>Microsoft Macintosh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4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sanjeevnara91</cp:lastModifiedBy>
  <cp:revision>10</cp:revision>
  <cp:lastPrinted>2020-02-01T13:35:00Z</cp:lastPrinted>
  <dcterms:created xsi:type="dcterms:W3CDTF">2020-02-01T13:35:00Z</dcterms:created>
  <dcterms:modified xsi:type="dcterms:W3CDTF">2020-02-14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f08b49-40eb-35e5-8c65-f12a54e71010</vt:lpwstr>
  </property>
  <property fmtid="{D5CDD505-2E9C-101B-9397-08002B2CF9AE}" pid="24" name="Mendeley Citation Style_1">
    <vt:lpwstr>http://www.zotero.org/styles/ieee</vt:lpwstr>
  </property>
</Properties>
</file>